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75ABB4" w14:textId="4AF4A82F" w:rsidR="006A3A5D" w:rsidRPr="003D6B20" w:rsidRDefault="006A3A5D" w:rsidP="003D6B20">
      <w:pPr>
        <w:jc w:val="center"/>
        <w:rPr>
          <w:b/>
          <w:bCs/>
        </w:rPr>
      </w:pPr>
      <w:r w:rsidRPr="003D6B20">
        <w:rPr>
          <w:b/>
          <w:bCs/>
        </w:rPr>
        <w:t xml:space="preserve">Waste Management </w:t>
      </w:r>
      <w:r w:rsidR="00B42267">
        <w:rPr>
          <w:b/>
          <w:bCs/>
        </w:rPr>
        <w:t>S</w:t>
      </w:r>
      <w:r w:rsidRPr="003D6B20">
        <w:rPr>
          <w:b/>
          <w:bCs/>
        </w:rPr>
        <w:t xml:space="preserve">ystem </w:t>
      </w:r>
      <w:r w:rsidR="00B42267" w:rsidRPr="003D6B20">
        <w:rPr>
          <w:b/>
          <w:bCs/>
        </w:rPr>
        <w:t xml:space="preserve">Using </w:t>
      </w:r>
      <w:r w:rsidR="00B42267">
        <w:rPr>
          <w:b/>
          <w:bCs/>
        </w:rPr>
        <w:t>Wireless Sensor</w:t>
      </w:r>
      <w:r w:rsidR="00B42267" w:rsidRPr="003D6B20">
        <w:rPr>
          <w:b/>
          <w:bCs/>
        </w:rPr>
        <w:t xml:space="preserve"> Networks</w:t>
      </w:r>
    </w:p>
    <w:p w14:paraId="6548F3BA" w14:textId="77777777" w:rsidR="006A3A5D" w:rsidRPr="001E7025" w:rsidRDefault="006A3A5D" w:rsidP="003D6B20">
      <w:pPr>
        <w:jc w:val="center"/>
      </w:pPr>
    </w:p>
    <w:p w14:paraId="3ABB1085" w14:textId="77777777" w:rsidR="006A3A5D" w:rsidRPr="001E7025" w:rsidRDefault="006A3A5D" w:rsidP="003D6B20">
      <w:pPr>
        <w:jc w:val="center"/>
      </w:pPr>
    </w:p>
    <w:p w14:paraId="35759203" w14:textId="77777777" w:rsidR="006A3A5D" w:rsidRPr="001E7025" w:rsidRDefault="006A3A5D" w:rsidP="003D6B20">
      <w:pPr>
        <w:jc w:val="center"/>
      </w:pPr>
      <w:r w:rsidRPr="001E7025">
        <w:t>Fitzgerald Migire Omondi</w:t>
      </w:r>
    </w:p>
    <w:p w14:paraId="7A6F52CE" w14:textId="77777777" w:rsidR="006A3A5D" w:rsidRDefault="006A3A5D" w:rsidP="003D6B20">
      <w:pPr>
        <w:jc w:val="center"/>
      </w:pPr>
      <w:r w:rsidRPr="001E7025">
        <w:t>112375</w:t>
      </w:r>
    </w:p>
    <w:p w14:paraId="1BC8A140" w14:textId="77777777" w:rsidR="006A3A5D" w:rsidRDefault="006A3A5D" w:rsidP="003D6B20">
      <w:pPr>
        <w:jc w:val="center"/>
      </w:pPr>
    </w:p>
    <w:p w14:paraId="7ADEC3D4" w14:textId="77777777" w:rsidR="006A3A5D" w:rsidRPr="001E7025" w:rsidRDefault="006A3A5D" w:rsidP="003D6B20">
      <w:pPr>
        <w:jc w:val="center"/>
      </w:pPr>
    </w:p>
    <w:p w14:paraId="4F0B82F7" w14:textId="77777777" w:rsidR="006A3A5D" w:rsidRPr="001E7025" w:rsidRDefault="006A3A5D" w:rsidP="003D6B20">
      <w:pPr>
        <w:jc w:val="center"/>
      </w:pPr>
    </w:p>
    <w:p w14:paraId="07AC2DC1" w14:textId="5679D9A4" w:rsidR="006A3A5D" w:rsidRPr="001E7025" w:rsidRDefault="006A3A5D" w:rsidP="003D6B20">
      <w:pPr>
        <w:jc w:val="center"/>
      </w:pPr>
      <w:r w:rsidRPr="001E7025">
        <w:t xml:space="preserve">A Telecommunications Project </w:t>
      </w:r>
      <w:r w:rsidR="0020031B" w:rsidRPr="001E7025">
        <w:t>I</w:t>
      </w:r>
      <w:r w:rsidR="0020031B">
        <w:t>I</w:t>
      </w:r>
      <w:r w:rsidR="0020031B" w:rsidRPr="001E7025">
        <w:t xml:space="preserve"> submitted</w:t>
      </w:r>
      <w:r w:rsidRPr="001E7025">
        <w:t xml:space="preserve"> to the </w:t>
      </w:r>
      <w:r w:rsidR="00B42267">
        <w:t>School of Computing and Engineering Sciences (</w:t>
      </w:r>
      <w:r w:rsidR="0020031B">
        <w:t xml:space="preserve">SCES) </w:t>
      </w:r>
      <w:r w:rsidR="0020031B" w:rsidRPr="001E7025">
        <w:t>in</w:t>
      </w:r>
      <w:r w:rsidRPr="001E7025">
        <w:t xml:space="preserve"> Partial Fulfillment of the Requirements for the Bachelor of science in Telecommunications at</w:t>
      </w:r>
    </w:p>
    <w:p w14:paraId="7363E76D" w14:textId="77777777" w:rsidR="006A3A5D" w:rsidRPr="001E7025" w:rsidRDefault="006A3A5D" w:rsidP="003D6B20">
      <w:pPr>
        <w:jc w:val="center"/>
      </w:pPr>
      <w:r w:rsidRPr="001E7025">
        <w:t>Strathmore University</w:t>
      </w:r>
    </w:p>
    <w:p w14:paraId="5AB24824" w14:textId="77777777" w:rsidR="006A3A5D" w:rsidRDefault="006A3A5D" w:rsidP="003D6B20">
      <w:pPr>
        <w:jc w:val="center"/>
      </w:pPr>
    </w:p>
    <w:p w14:paraId="04867D8D" w14:textId="77777777" w:rsidR="006A3A5D" w:rsidRDefault="006A3A5D" w:rsidP="003D6B20">
      <w:pPr>
        <w:jc w:val="center"/>
      </w:pPr>
    </w:p>
    <w:p w14:paraId="368B2FFD" w14:textId="77777777" w:rsidR="006A3A5D" w:rsidRDefault="006A3A5D" w:rsidP="003D6B20">
      <w:pPr>
        <w:jc w:val="center"/>
      </w:pPr>
    </w:p>
    <w:p w14:paraId="14BCC55E" w14:textId="77777777" w:rsidR="006A3A5D" w:rsidRPr="001E7025" w:rsidRDefault="006A3A5D" w:rsidP="003D6B20">
      <w:pPr>
        <w:jc w:val="center"/>
      </w:pPr>
    </w:p>
    <w:p w14:paraId="28EC736D" w14:textId="77777777" w:rsidR="006A3A5D" w:rsidRPr="001E7025" w:rsidRDefault="006A3A5D" w:rsidP="003D6B20">
      <w:pPr>
        <w:jc w:val="center"/>
      </w:pPr>
    </w:p>
    <w:p w14:paraId="1D380B37" w14:textId="367B8149" w:rsidR="00C25BF5" w:rsidRDefault="006A3A5D" w:rsidP="003D6B20">
      <w:pPr>
        <w:jc w:val="center"/>
        <w:sectPr w:rsidR="00C25BF5" w:rsidSect="00581DA0">
          <w:headerReference w:type="default" r:id="rId11"/>
          <w:footerReference w:type="default" r:id="rId12"/>
          <w:pgSz w:w="11906" w:h="16838"/>
          <w:pgMar w:top="1440" w:right="1440" w:bottom="1440" w:left="1440" w:header="708" w:footer="708" w:gutter="0"/>
          <w:pgNumType w:fmt="lowerRoman" w:start="1"/>
          <w:cols w:space="708"/>
          <w:docGrid w:linePitch="360"/>
        </w:sectPr>
      </w:pPr>
      <w:r>
        <w:t>J</w:t>
      </w:r>
      <w:r w:rsidR="005E3195">
        <w:t>anuary</w:t>
      </w:r>
      <w:r>
        <w:t xml:space="preserve"> 202</w:t>
      </w:r>
      <w:r w:rsidR="005E3195">
        <w:t>3</w:t>
      </w:r>
    </w:p>
    <w:p w14:paraId="7523D0F3" w14:textId="77777777" w:rsidR="006A3A5D" w:rsidRPr="00EC4065" w:rsidRDefault="006A3A5D" w:rsidP="009A7FBB">
      <w:pPr>
        <w:pStyle w:val="Heading1"/>
        <w:rPr>
          <w:sz w:val="32"/>
        </w:rPr>
      </w:pPr>
      <w:bookmarkStart w:id="0" w:name="_Toc124247715"/>
      <w:r w:rsidRPr="00EC4065">
        <w:lastRenderedPageBreak/>
        <w:t>Declaration</w:t>
      </w:r>
      <w:bookmarkEnd w:id="0"/>
    </w:p>
    <w:p w14:paraId="7A13E798" w14:textId="014514AD" w:rsidR="006A3A5D" w:rsidRDefault="006A3A5D" w:rsidP="003D6B20">
      <w:pPr>
        <w:rPr>
          <w:rFonts w:eastAsia="SimSun"/>
        </w:rPr>
      </w:pPr>
      <w:r>
        <w:rPr>
          <w:rFonts w:eastAsia="SimSun"/>
        </w:rPr>
        <w:t xml:space="preserve"> I declare that this work has not </w:t>
      </w:r>
      <w:proofErr w:type="gramStart"/>
      <w:r>
        <w:rPr>
          <w:rFonts w:eastAsia="SimSun"/>
        </w:rPr>
        <w:t>been previously submitted</w:t>
      </w:r>
      <w:proofErr w:type="gramEnd"/>
      <w:r>
        <w:rPr>
          <w:rFonts w:eastAsia="SimSun"/>
        </w:rPr>
        <w:t xml:space="preserve"> and approved for the award of a degree by </w:t>
      </w:r>
      <w:r w:rsidR="00034953">
        <w:rPr>
          <w:rFonts w:eastAsia="SimSun"/>
        </w:rPr>
        <w:t>Strathmore University</w:t>
      </w:r>
      <w:r>
        <w:rPr>
          <w:rFonts w:eastAsia="SimSun"/>
        </w:rPr>
        <w:t xml:space="preserve"> or any other University. To the best of my knowledge and belief, the </w:t>
      </w:r>
      <w:r w:rsidR="005E3195">
        <w:rPr>
          <w:rFonts w:eastAsia="SimSun"/>
        </w:rPr>
        <w:t xml:space="preserve">document </w:t>
      </w:r>
      <w:r>
        <w:rPr>
          <w:rFonts w:eastAsia="SimSun"/>
        </w:rPr>
        <w:t xml:space="preserve">contains no material previously published or written by another person except where due reference </w:t>
      </w:r>
      <w:proofErr w:type="gramStart"/>
      <w:r>
        <w:rPr>
          <w:rFonts w:eastAsia="SimSun"/>
        </w:rPr>
        <w:t>is made</w:t>
      </w:r>
      <w:proofErr w:type="gramEnd"/>
      <w:r>
        <w:rPr>
          <w:rFonts w:eastAsia="SimSun"/>
        </w:rPr>
        <w:t xml:space="preserve"> in the</w:t>
      </w:r>
      <w:r w:rsidR="005E3195">
        <w:rPr>
          <w:rFonts w:eastAsia="SimSun"/>
        </w:rPr>
        <w:t xml:space="preserve"> </w:t>
      </w:r>
      <w:r>
        <w:rPr>
          <w:rFonts w:eastAsia="SimSun"/>
        </w:rPr>
        <w:t xml:space="preserve">document itself. </w:t>
      </w:r>
    </w:p>
    <w:p w14:paraId="68A8B305" w14:textId="77777777" w:rsidR="006A3A5D" w:rsidRDefault="006A3A5D" w:rsidP="003D6B20">
      <w:pPr>
        <w:rPr>
          <w:rFonts w:eastAsia="SimSun"/>
          <w:u w:val="single"/>
        </w:rPr>
      </w:pPr>
      <w:r>
        <w:rPr>
          <w:rFonts w:eastAsia="SimSun"/>
        </w:rPr>
        <w:t xml:space="preserve"> Name: </w:t>
      </w:r>
      <w:r w:rsidRPr="00594036">
        <w:rPr>
          <w:rFonts w:eastAsia="SimSun"/>
        </w:rPr>
        <w:t>Fitzgerald Migire Omondi</w:t>
      </w:r>
    </w:p>
    <w:p w14:paraId="2AE8A9F3" w14:textId="018EDC4A" w:rsidR="006A3A5D" w:rsidRPr="00E62E45" w:rsidRDefault="006A3A5D" w:rsidP="003D6B20">
      <w:pPr>
        <w:rPr>
          <w:rFonts w:eastAsia="SimSun"/>
        </w:rPr>
      </w:pPr>
      <w:r>
        <w:rPr>
          <w:rFonts w:eastAsia="SimSun"/>
        </w:rPr>
        <w:t xml:space="preserve"> Date:  </w:t>
      </w:r>
      <w:r w:rsidR="005F58C4">
        <w:rPr>
          <w:rFonts w:eastAsia="SimSun"/>
        </w:rPr>
        <w:t>0</w:t>
      </w:r>
      <w:r w:rsidR="005E3195">
        <w:rPr>
          <w:rFonts w:eastAsia="SimSun"/>
        </w:rPr>
        <w:t>6</w:t>
      </w:r>
      <w:r w:rsidR="005F58C4">
        <w:rPr>
          <w:rFonts w:eastAsia="SimSun"/>
        </w:rPr>
        <w:t>/0</w:t>
      </w:r>
      <w:r w:rsidR="005E3195">
        <w:rPr>
          <w:rFonts w:eastAsia="SimSun"/>
        </w:rPr>
        <w:t>1</w:t>
      </w:r>
      <w:r w:rsidR="005F58C4">
        <w:rPr>
          <w:rFonts w:eastAsia="SimSun"/>
        </w:rPr>
        <w:t>/202</w:t>
      </w:r>
      <w:r w:rsidR="005E3195">
        <w:rPr>
          <w:rFonts w:eastAsia="SimSun"/>
        </w:rPr>
        <w:t>3</w:t>
      </w:r>
      <w:r>
        <w:rPr>
          <w:rFonts w:eastAsia="SimSun"/>
        </w:rPr>
        <w:t xml:space="preserve">                           </w:t>
      </w:r>
    </w:p>
    <w:p w14:paraId="3ACC8EAB" w14:textId="1140C06A" w:rsidR="006A3A5D" w:rsidRPr="00E62E45" w:rsidRDefault="006A3A5D" w:rsidP="003D6B20">
      <w:pPr>
        <w:rPr>
          <w:rFonts w:eastAsia="SimSun"/>
        </w:rPr>
      </w:pPr>
      <w:r>
        <w:rPr>
          <w:rFonts w:eastAsia="SimSun"/>
        </w:rPr>
        <w:t xml:space="preserve"> Signature: </w:t>
      </w:r>
      <w:r w:rsidR="005F58C4">
        <w:rPr>
          <w:rFonts w:eastAsia="SimSun"/>
          <w:b/>
          <w:bCs/>
          <w:i/>
          <w:iCs/>
        </w:rPr>
        <w:t>F</w:t>
      </w:r>
      <w:r w:rsidR="001342D0">
        <w:rPr>
          <w:rFonts w:eastAsia="SimSun"/>
          <w:b/>
          <w:bCs/>
          <w:i/>
          <w:iCs/>
        </w:rPr>
        <w:t>.M.O</w:t>
      </w:r>
      <w:r>
        <w:rPr>
          <w:rFonts w:eastAsia="SimSun"/>
        </w:rPr>
        <w:t xml:space="preserve">                          </w:t>
      </w:r>
    </w:p>
    <w:p w14:paraId="548A0339" w14:textId="77777777" w:rsidR="006A3A5D" w:rsidRDefault="006A3A5D" w:rsidP="003D6B20">
      <w:pPr>
        <w:rPr>
          <w:rFonts w:eastAsia="SimSun"/>
        </w:rPr>
      </w:pPr>
    </w:p>
    <w:p w14:paraId="4DAA7806" w14:textId="77777777" w:rsidR="006A3A5D" w:rsidRPr="00EC4065" w:rsidRDefault="006A3A5D" w:rsidP="003D6B20">
      <w:pPr>
        <w:rPr>
          <w:rFonts w:eastAsia="SimSun"/>
        </w:rPr>
      </w:pPr>
      <w:r w:rsidRPr="00EC4065">
        <w:rPr>
          <w:rFonts w:eastAsia="SimSun"/>
        </w:rPr>
        <w:t>Approval</w:t>
      </w:r>
    </w:p>
    <w:p w14:paraId="1FCB619D" w14:textId="1F600FB6" w:rsidR="006A3A5D" w:rsidRDefault="006A3A5D" w:rsidP="003D6B20">
      <w:pPr>
        <w:rPr>
          <w:rFonts w:eastAsia="SimSun"/>
        </w:rPr>
      </w:pPr>
      <w:r>
        <w:rPr>
          <w:rFonts w:eastAsia="SimSun"/>
        </w:rPr>
        <w:t xml:space="preserve">The Telecommunications Media Project </w:t>
      </w:r>
      <w:r w:rsidR="00F607C0">
        <w:rPr>
          <w:rFonts w:eastAsia="SimSun"/>
        </w:rPr>
        <w:t>II</w:t>
      </w:r>
      <w:r w:rsidR="007E260B">
        <w:rPr>
          <w:rFonts w:eastAsia="SimSun"/>
        </w:rPr>
        <w:t xml:space="preserve"> </w:t>
      </w:r>
      <w:r>
        <w:rPr>
          <w:rFonts w:eastAsia="SimSun"/>
        </w:rPr>
        <w:t xml:space="preserve">of Fitzgerald Migire Omondi </w:t>
      </w:r>
      <w:proofErr w:type="gramStart"/>
      <w:r>
        <w:rPr>
          <w:rFonts w:eastAsia="SimSun"/>
        </w:rPr>
        <w:t>was reviewed</w:t>
      </w:r>
      <w:proofErr w:type="gramEnd"/>
      <w:r>
        <w:rPr>
          <w:rFonts w:eastAsia="SimSun"/>
        </w:rPr>
        <w:t xml:space="preserve"> and approved (for examination) by:</w:t>
      </w:r>
    </w:p>
    <w:p w14:paraId="586C78EF" w14:textId="0D3F7AFC" w:rsidR="006A3A5D" w:rsidRDefault="006A3A5D" w:rsidP="003D6B20">
      <w:pPr>
        <w:rPr>
          <w:rFonts w:eastAsia="SimSun"/>
          <w:u w:val="single"/>
        </w:rPr>
      </w:pPr>
      <w:r>
        <w:rPr>
          <w:rFonts w:eastAsia="SimSun"/>
        </w:rPr>
        <w:t xml:space="preserve"> Name: Bruce Totona</w:t>
      </w:r>
    </w:p>
    <w:p w14:paraId="54684BCE" w14:textId="125944BB" w:rsidR="006A3A5D" w:rsidRPr="00E62E45" w:rsidRDefault="006A3A5D" w:rsidP="003D6B20">
      <w:pPr>
        <w:rPr>
          <w:rFonts w:eastAsia="SimSun"/>
        </w:rPr>
      </w:pPr>
      <w:r>
        <w:rPr>
          <w:rFonts w:eastAsia="SimSun"/>
        </w:rPr>
        <w:t xml:space="preserve"> Date:</w:t>
      </w:r>
      <w:r w:rsidR="001342D0">
        <w:rPr>
          <w:rFonts w:eastAsia="SimSun"/>
        </w:rPr>
        <w:t xml:space="preserve"> 0</w:t>
      </w:r>
      <w:r w:rsidR="005E3195">
        <w:rPr>
          <w:rFonts w:eastAsia="SimSun"/>
        </w:rPr>
        <w:t>6</w:t>
      </w:r>
      <w:r w:rsidR="001342D0">
        <w:rPr>
          <w:rFonts w:eastAsia="SimSun"/>
        </w:rPr>
        <w:t>/0</w:t>
      </w:r>
      <w:r w:rsidR="005E3195">
        <w:rPr>
          <w:rFonts w:eastAsia="SimSun"/>
        </w:rPr>
        <w:t>1</w:t>
      </w:r>
      <w:r w:rsidR="001342D0">
        <w:rPr>
          <w:rFonts w:eastAsia="SimSun"/>
        </w:rPr>
        <w:t>/202</w:t>
      </w:r>
      <w:r w:rsidR="005E3195">
        <w:rPr>
          <w:rFonts w:eastAsia="SimSun"/>
        </w:rPr>
        <w:t>3</w:t>
      </w:r>
      <w:r>
        <w:rPr>
          <w:rFonts w:eastAsia="SimSun"/>
        </w:rPr>
        <w:t xml:space="preserve">                         </w:t>
      </w:r>
    </w:p>
    <w:p w14:paraId="1EB9DF7E" w14:textId="0C1C08CB" w:rsidR="006A3A5D" w:rsidRDefault="006A3A5D" w:rsidP="003D6B20">
      <w:pPr>
        <w:rPr>
          <w:rFonts w:eastAsia="SimSun"/>
        </w:rPr>
      </w:pPr>
      <w:r>
        <w:rPr>
          <w:rFonts w:eastAsia="SimSun"/>
        </w:rPr>
        <w:t xml:space="preserve"> Signature: </w:t>
      </w:r>
      <w:r w:rsidR="001342D0">
        <w:rPr>
          <w:rFonts w:eastAsia="SimSun"/>
          <w:noProof/>
        </w:rPr>
        <w:drawing>
          <wp:inline distT="0" distB="0" distL="0" distR="0" wp14:anchorId="2A8A0427" wp14:editId="04BDC131">
            <wp:extent cx="1162050" cy="252445"/>
            <wp:effectExtent l="0" t="0" r="0" b="0"/>
            <wp:docPr id="16" name="Picture 1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gnature.PNG"/>
                    <pic:cNvPicPr/>
                  </pic:nvPicPr>
                  <pic:blipFill>
                    <a:blip r:embed="rId13">
                      <a:extLst>
                        <a:ext uri="{28A0092B-C50C-407E-A947-70E740481C1C}">
                          <a14:useLocalDpi xmlns:a14="http://schemas.microsoft.com/office/drawing/2010/main" val="0"/>
                        </a:ext>
                      </a:extLst>
                    </a:blip>
                    <a:stretch>
                      <a:fillRect/>
                    </a:stretch>
                  </pic:blipFill>
                  <pic:spPr>
                    <a:xfrm>
                      <a:off x="0" y="0"/>
                      <a:ext cx="1222786" cy="265639"/>
                    </a:xfrm>
                    <a:prstGeom prst="rect">
                      <a:avLst/>
                    </a:prstGeom>
                  </pic:spPr>
                </pic:pic>
              </a:graphicData>
            </a:graphic>
          </wp:inline>
        </w:drawing>
      </w:r>
      <w:r>
        <w:rPr>
          <w:rFonts w:eastAsia="SimSun"/>
        </w:rPr>
        <w:t xml:space="preserve">             </w:t>
      </w:r>
    </w:p>
    <w:p w14:paraId="650929D4" w14:textId="77777777" w:rsidR="006A3A5D" w:rsidRDefault="006A3A5D" w:rsidP="003D6B20">
      <w:pPr>
        <w:rPr>
          <w:rFonts w:eastAsia="SimSun"/>
        </w:rPr>
      </w:pPr>
      <w:r>
        <w:rPr>
          <w:rFonts w:eastAsia="SimSun"/>
        </w:rPr>
        <w:br w:type="page"/>
      </w:r>
    </w:p>
    <w:p w14:paraId="499AAB3A" w14:textId="77777777" w:rsidR="006A3A5D" w:rsidRDefault="006A3A5D" w:rsidP="009A7FBB">
      <w:pPr>
        <w:pStyle w:val="Heading1"/>
      </w:pPr>
      <w:bookmarkStart w:id="1" w:name="_Toc25793946"/>
      <w:bookmarkStart w:id="2" w:name="_Toc124247716"/>
      <w:r w:rsidRPr="00495F21">
        <w:lastRenderedPageBreak/>
        <w:t>Abstract</w:t>
      </w:r>
      <w:bookmarkEnd w:id="1"/>
      <w:bookmarkEnd w:id="2"/>
    </w:p>
    <w:p w14:paraId="0C35ABB9" w14:textId="44C8CA16" w:rsidR="006A3A5D" w:rsidRDefault="006A3A5D" w:rsidP="003D6B20">
      <w:r>
        <w:t xml:space="preserve">Environmental conservation has been a major concern for countries worldwide. One of the ways in which we manage our environment is by managing our waste effectively. Most developing countries have a system in place to help manage waste and </w:t>
      </w:r>
      <w:proofErr w:type="gramStart"/>
      <w:r>
        <w:t>most of</w:t>
      </w:r>
      <w:proofErr w:type="gramEnd"/>
      <w:r>
        <w:t xml:space="preserve"> the time it is not a centralized system which is highly dependent on how much people pay and waste is collected on specific days of the week.</w:t>
      </w:r>
      <w:r w:rsidR="00E54DBA">
        <w:t xml:space="preserve"> </w:t>
      </w:r>
      <w:r>
        <w:t xml:space="preserve">With the rapid expansion of technology, most major cities receive city-wide Wi-Fi connectivity. The current system of waste collection will always have </w:t>
      </w:r>
      <w:proofErr w:type="gramStart"/>
      <w:r>
        <w:t>some</w:t>
      </w:r>
      <w:proofErr w:type="gramEnd"/>
      <w:r>
        <w:t xml:space="preserve"> areas that will have instances of over-dumping. This however is not a real representation of how waste </w:t>
      </w:r>
      <w:proofErr w:type="gramStart"/>
      <w:r>
        <w:t>is disposed</w:t>
      </w:r>
      <w:proofErr w:type="gramEnd"/>
      <w:r>
        <w:t xml:space="preserve"> of within the city. Places with dense populations will tend to have overflowing dumpsters and require constant attention while sparsely populated areas will require less attention in terms of waste disposal.</w:t>
      </w:r>
      <w:r w:rsidR="00E54DBA">
        <w:t xml:space="preserve"> </w:t>
      </w:r>
      <w:r>
        <w:t xml:space="preserve">The project aims to automate and make the process of waste collection efficient </w:t>
      </w:r>
      <w:r w:rsidR="00D12AF9">
        <w:t>by u</w:t>
      </w:r>
      <w:r w:rsidR="00BE0F6B">
        <w:t xml:space="preserve">sing wireless sensor networks </w:t>
      </w:r>
      <w:r>
        <w:t>and therefore leading to better waste management in the count</w:t>
      </w:r>
      <w:r w:rsidR="00BE0F6B">
        <w:t xml:space="preserve">ry. </w:t>
      </w:r>
      <w:r w:rsidR="00D92E12">
        <w:t>I have used a combination of sensors and network access networks to make this possible. This will help in keeping our cities and neighborhoods clean</w:t>
      </w:r>
      <w:r w:rsidR="002240C6">
        <w:t>.</w:t>
      </w:r>
      <w:r>
        <w:br w:type="page"/>
      </w:r>
    </w:p>
    <w:sdt>
      <w:sdtPr>
        <w:rPr>
          <w:rFonts w:ascii="Times New Roman" w:eastAsia="Times New Roman" w:hAnsi="Times New Roman" w:cs="Times New Roman"/>
          <w:color w:val="auto"/>
          <w:sz w:val="24"/>
          <w:szCs w:val="24"/>
        </w:rPr>
        <w:id w:val="1711140770"/>
        <w:docPartObj>
          <w:docPartGallery w:val="Table of Contents"/>
          <w:docPartUnique/>
        </w:docPartObj>
      </w:sdtPr>
      <w:sdtContent>
        <w:p w14:paraId="02A03228" w14:textId="4796EFB0" w:rsidR="006A3A5D" w:rsidRPr="00053A70" w:rsidRDefault="006A3A5D" w:rsidP="009A7FBB">
          <w:pPr>
            <w:pStyle w:val="TOCHeading"/>
            <w:rPr>
              <w:rStyle w:val="Heading1Char"/>
            </w:rPr>
          </w:pPr>
          <w:r w:rsidRPr="00053A70">
            <w:rPr>
              <w:rStyle w:val="Heading1Char"/>
            </w:rPr>
            <w:t>Contents</w:t>
          </w:r>
        </w:p>
        <w:p w14:paraId="1D27A0BE" w14:textId="3B8AF701" w:rsidR="00200BBE" w:rsidRDefault="64A51D25">
          <w:pPr>
            <w:pStyle w:val="TOC1"/>
            <w:tabs>
              <w:tab w:val="right" w:leader="dot" w:pos="9016"/>
            </w:tabs>
            <w:rPr>
              <w:rFonts w:asciiTheme="minorHAnsi" w:eastAsiaTheme="minorEastAsia" w:hAnsiTheme="minorHAnsi" w:cstheme="minorBidi"/>
              <w:noProof/>
              <w:sz w:val="22"/>
              <w:szCs w:val="22"/>
              <w:lang w:val="en-KE" w:eastAsia="en-KE"/>
            </w:rPr>
          </w:pPr>
          <w:r>
            <w:fldChar w:fldCharType="begin"/>
          </w:r>
          <w:r w:rsidR="006A3A5D">
            <w:instrText>TOC \o "1-3" \h \z \u</w:instrText>
          </w:r>
          <w:r>
            <w:fldChar w:fldCharType="separate"/>
          </w:r>
          <w:hyperlink w:anchor="_Toc124247715" w:history="1">
            <w:r w:rsidR="00200BBE" w:rsidRPr="008F3177">
              <w:rPr>
                <w:rStyle w:val="Hyperlink"/>
                <w:noProof/>
              </w:rPr>
              <w:t>Declaration</w:t>
            </w:r>
            <w:r w:rsidR="00200BBE">
              <w:rPr>
                <w:noProof/>
                <w:webHidden/>
              </w:rPr>
              <w:tab/>
            </w:r>
            <w:r w:rsidR="00200BBE">
              <w:rPr>
                <w:noProof/>
                <w:webHidden/>
              </w:rPr>
              <w:fldChar w:fldCharType="begin"/>
            </w:r>
            <w:r w:rsidR="00200BBE">
              <w:rPr>
                <w:noProof/>
                <w:webHidden/>
              </w:rPr>
              <w:instrText xml:space="preserve"> PAGEREF _Toc124247715 \h </w:instrText>
            </w:r>
            <w:r w:rsidR="00200BBE">
              <w:rPr>
                <w:noProof/>
                <w:webHidden/>
              </w:rPr>
            </w:r>
            <w:r w:rsidR="00200BBE">
              <w:rPr>
                <w:noProof/>
                <w:webHidden/>
              </w:rPr>
              <w:fldChar w:fldCharType="separate"/>
            </w:r>
            <w:r w:rsidR="00200BBE">
              <w:rPr>
                <w:noProof/>
                <w:webHidden/>
              </w:rPr>
              <w:t>i</w:t>
            </w:r>
            <w:r w:rsidR="00200BBE">
              <w:rPr>
                <w:noProof/>
                <w:webHidden/>
              </w:rPr>
              <w:fldChar w:fldCharType="end"/>
            </w:r>
          </w:hyperlink>
        </w:p>
        <w:p w14:paraId="144E4A1B" w14:textId="26CA09D0" w:rsidR="00200BBE" w:rsidRDefault="00000000">
          <w:pPr>
            <w:pStyle w:val="TOC1"/>
            <w:tabs>
              <w:tab w:val="right" w:leader="dot" w:pos="9016"/>
            </w:tabs>
            <w:rPr>
              <w:rFonts w:asciiTheme="minorHAnsi" w:eastAsiaTheme="minorEastAsia" w:hAnsiTheme="minorHAnsi" w:cstheme="minorBidi"/>
              <w:noProof/>
              <w:sz w:val="22"/>
              <w:szCs w:val="22"/>
              <w:lang w:val="en-KE" w:eastAsia="en-KE"/>
            </w:rPr>
          </w:pPr>
          <w:hyperlink w:anchor="_Toc124247716" w:history="1">
            <w:r w:rsidR="00200BBE" w:rsidRPr="008F3177">
              <w:rPr>
                <w:rStyle w:val="Hyperlink"/>
                <w:noProof/>
              </w:rPr>
              <w:t>Abstract</w:t>
            </w:r>
            <w:r w:rsidR="00200BBE">
              <w:rPr>
                <w:noProof/>
                <w:webHidden/>
              </w:rPr>
              <w:tab/>
            </w:r>
            <w:r w:rsidR="00200BBE">
              <w:rPr>
                <w:noProof/>
                <w:webHidden/>
              </w:rPr>
              <w:fldChar w:fldCharType="begin"/>
            </w:r>
            <w:r w:rsidR="00200BBE">
              <w:rPr>
                <w:noProof/>
                <w:webHidden/>
              </w:rPr>
              <w:instrText xml:space="preserve"> PAGEREF _Toc124247716 \h </w:instrText>
            </w:r>
            <w:r w:rsidR="00200BBE">
              <w:rPr>
                <w:noProof/>
                <w:webHidden/>
              </w:rPr>
            </w:r>
            <w:r w:rsidR="00200BBE">
              <w:rPr>
                <w:noProof/>
                <w:webHidden/>
              </w:rPr>
              <w:fldChar w:fldCharType="separate"/>
            </w:r>
            <w:r w:rsidR="00200BBE">
              <w:rPr>
                <w:noProof/>
                <w:webHidden/>
              </w:rPr>
              <w:t>ii</w:t>
            </w:r>
            <w:r w:rsidR="00200BBE">
              <w:rPr>
                <w:noProof/>
                <w:webHidden/>
              </w:rPr>
              <w:fldChar w:fldCharType="end"/>
            </w:r>
          </w:hyperlink>
        </w:p>
        <w:p w14:paraId="1A7DA050" w14:textId="762E7739" w:rsidR="00200BBE" w:rsidRDefault="00000000">
          <w:pPr>
            <w:pStyle w:val="TOC1"/>
            <w:tabs>
              <w:tab w:val="right" w:leader="dot" w:pos="9016"/>
            </w:tabs>
            <w:rPr>
              <w:rFonts w:asciiTheme="minorHAnsi" w:eastAsiaTheme="minorEastAsia" w:hAnsiTheme="minorHAnsi" w:cstheme="minorBidi"/>
              <w:noProof/>
              <w:sz w:val="22"/>
              <w:szCs w:val="22"/>
              <w:lang w:val="en-KE" w:eastAsia="en-KE"/>
            </w:rPr>
          </w:pPr>
          <w:hyperlink w:anchor="_Toc124247717" w:history="1">
            <w:r w:rsidR="00200BBE" w:rsidRPr="008F3177">
              <w:rPr>
                <w:rStyle w:val="Hyperlink"/>
                <w:noProof/>
              </w:rPr>
              <w:t>List of Figures</w:t>
            </w:r>
            <w:r w:rsidR="00200BBE">
              <w:rPr>
                <w:noProof/>
                <w:webHidden/>
              </w:rPr>
              <w:tab/>
            </w:r>
            <w:r w:rsidR="00200BBE">
              <w:rPr>
                <w:noProof/>
                <w:webHidden/>
              </w:rPr>
              <w:fldChar w:fldCharType="begin"/>
            </w:r>
            <w:r w:rsidR="00200BBE">
              <w:rPr>
                <w:noProof/>
                <w:webHidden/>
              </w:rPr>
              <w:instrText xml:space="preserve"> PAGEREF _Toc124247717 \h </w:instrText>
            </w:r>
            <w:r w:rsidR="00200BBE">
              <w:rPr>
                <w:noProof/>
                <w:webHidden/>
              </w:rPr>
            </w:r>
            <w:r w:rsidR="00200BBE">
              <w:rPr>
                <w:noProof/>
                <w:webHidden/>
              </w:rPr>
              <w:fldChar w:fldCharType="separate"/>
            </w:r>
            <w:r w:rsidR="00200BBE">
              <w:rPr>
                <w:noProof/>
                <w:webHidden/>
              </w:rPr>
              <w:t>vi</w:t>
            </w:r>
            <w:r w:rsidR="00200BBE">
              <w:rPr>
                <w:noProof/>
                <w:webHidden/>
              </w:rPr>
              <w:fldChar w:fldCharType="end"/>
            </w:r>
          </w:hyperlink>
        </w:p>
        <w:p w14:paraId="607BE0DF" w14:textId="0A640759" w:rsidR="00200BBE" w:rsidRDefault="00000000">
          <w:pPr>
            <w:pStyle w:val="TOC1"/>
            <w:tabs>
              <w:tab w:val="right" w:leader="dot" w:pos="9016"/>
            </w:tabs>
            <w:rPr>
              <w:rFonts w:asciiTheme="minorHAnsi" w:eastAsiaTheme="minorEastAsia" w:hAnsiTheme="minorHAnsi" w:cstheme="minorBidi"/>
              <w:noProof/>
              <w:sz w:val="22"/>
              <w:szCs w:val="22"/>
              <w:lang w:val="en-KE" w:eastAsia="en-KE"/>
            </w:rPr>
          </w:pPr>
          <w:hyperlink w:anchor="_Toc124247718" w:history="1">
            <w:r w:rsidR="00200BBE" w:rsidRPr="008F3177">
              <w:rPr>
                <w:rStyle w:val="Hyperlink"/>
                <w:noProof/>
              </w:rPr>
              <w:t>CHAPTER 1: INTRODUCTION</w:t>
            </w:r>
            <w:r w:rsidR="00200BBE">
              <w:rPr>
                <w:noProof/>
                <w:webHidden/>
              </w:rPr>
              <w:tab/>
            </w:r>
            <w:r w:rsidR="00200BBE">
              <w:rPr>
                <w:noProof/>
                <w:webHidden/>
              </w:rPr>
              <w:fldChar w:fldCharType="begin"/>
            </w:r>
            <w:r w:rsidR="00200BBE">
              <w:rPr>
                <w:noProof/>
                <w:webHidden/>
              </w:rPr>
              <w:instrText xml:space="preserve"> PAGEREF _Toc124247718 \h </w:instrText>
            </w:r>
            <w:r w:rsidR="00200BBE">
              <w:rPr>
                <w:noProof/>
                <w:webHidden/>
              </w:rPr>
            </w:r>
            <w:r w:rsidR="00200BBE">
              <w:rPr>
                <w:noProof/>
                <w:webHidden/>
              </w:rPr>
              <w:fldChar w:fldCharType="separate"/>
            </w:r>
            <w:r w:rsidR="00200BBE">
              <w:rPr>
                <w:noProof/>
                <w:webHidden/>
              </w:rPr>
              <w:t>1</w:t>
            </w:r>
            <w:r w:rsidR="00200BBE">
              <w:rPr>
                <w:noProof/>
                <w:webHidden/>
              </w:rPr>
              <w:fldChar w:fldCharType="end"/>
            </w:r>
          </w:hyperlink>
        </w:p>
        <w:p w14:paraId="0B6EB39D" w14:textId="6133E872"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19" w:history="1">
            <w:r w:rsidR="00200BBE" w:rsidRPr="008F3177">
              <w:rPr>
                <w:rStyle w:val="Hyperlink"/>
                <w:noProof/>
              </w:rPr>
              <w:t>1.1: Background</w:t>
            </w:r>
            <w:r w:rsidR="00200BBE">
              <w:rPr>
                <w:noProof/>
                <w:webHidden/>
              </w:rPr>
              <w:tab/>
            </w:r>
            <w:r w:rsidR="00200BBE">
              <w:rPr>
                <w:noProof/>
                <w:webHidden/>
              </w:rPr>
              <w:fldChar w:fldCharType="begin"/>
            </w:r>
            <w:r w:rsidR="00200BBE">
              <w:rPr>
                <w:noProof/>
                <w:webHidden/>
              </w:rPr>
              <w:instrText xml:space="preserve"> PAGEREF _Toc124247719 \h </w:instrText>
            </w:r>
            <w:r w:rsidR="00200BBE">
              <w:rPr>
                <w:noProof/>
                <w:webHidden/>
              </w:rPr>
            </w:r>
            <w:r w:rsidR="00200BBE">
              <w:rPr>
                <w:noProof/>
                <w:webHidden/>
              </w:rPr>
              <w:fldChar w:fldCharType="separate"/>
            </w:r>
            <w:r w:rsidR="00200BBE">
              <w:rPr>
                <w:noProof/>
                <w:webHidden/>
              </w:rPr>
              <w:t>1</w:t>
            </w:r>
            <w:r w:rsidR="00200BBE">
              <w:rPr>
                <w:noProof/>
                <w:webHidden/>
              </w:rPr>
              <w:fldChar w:fldCharType="end"/>
            </w:r>
          </w:hyperlink>
        </w:p>
        <w:p w14:paraId="30ED5764" w14:textId="430A111A"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20" w:history="1">
            <w:r w:rsidR="00200BBE" w:rsidRPr="008F3177">
              <w:rPr>
                <w:rStyle w:val="Hyperlink"/>
                <w:noProof/>
              </w:rPr>
              <w:t>1.2: Problem Statement</w:t>
            </w:r>
            <w:r w:rsidR="00200BBE">
              <w:rPr>
                <w:noProof/>
                <w:webHidden/>
              </w:rPr>
              <w:tab/>
            </w:r>
            <w:r w:rsidR="00200BBE">
              <w:rPr>
                <w:noProof/>
                <w:webHidden/>
              </w:rPr>
              <w:fldChar w:fldCharType="begin"/>
            </w:r>
            <w:r w:rsidR="00200BBE">
              <w:rPr>
                <w:noProof/>
                <w:webHidden/>
              </w:rPr>
              <w:instrText xml:space="preserve"> PAGEREF _Toc124247720 \h </w:instrText>
            </w:r>
            <w:r w:rsidR="00200BBE">
              <w:rPr>
                <w:noProof/>
                <w:webHidden/>
              </w:rPr>
            </w:r>
            <w:r w:rsidR="00200BBE">
              <w:rPr>
                <w:noProof/>
                <w:webHidden/>
              </w:rPr>
              <w:fldChar w:fldCharType="separate"/>
            </w:r>
            <w:r w:rsidR="00200BBE">
              <w:rPr>
                <w:noProof/>
                <w:webHidden/>
              </w:rPr>
              <w:t>2</w:t>
            </w:r>
            <w:r w:rsidR="00200BBE">
              <w:rPr>
                <w:noProof/>
                <w:webHidden/>
              </w:rPr>
              <w:fldChar w:fldCharType="end"/>
            </w:r>
          </w:hyperlink>
        </w:p>
        <w:p w14:paraId="1C3E6A80" w14:textId="6A3ACC29"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21" w:history="1">
            <w:r w:rsidR="00200BBE" w:rsidRPr="008F3177">
              <w:rPr>
                <w:rStyle w:val="Hyperlink"/>
                <w:noProof/>
              </w:rPr>
              <w:t>1.3: Aim</w:t>
            </w:r>
            <w:r w:rsidR="00200BBE">
              <w:rPr>
                <w:noProof/>
                <w:webHidden/>
              </w:rPr>
              <w:tab/>
            </w:r>
            <w:r w:rsidR="00200BBE">
              <w:rPr>
                <w:noProof/>
                <w:webHidden/>
              </w:rPr>
              <w:fldChar w:fldCharType="begin"/>
            </w:r>
            <w:r w:rsidR="00200BBE">
              <w:rPr>
                <w:noProof/>
                <w:webHidden/>
              </w:rPr>
              <w:instrText xml:space="preserve"> PAGEREF _Toc124247721 \h </w:instrText>
            </w:r>
            <w:r w:rsidR="00200BBE">
              <w:rPr>
                <w:noProof/>
                <w:webHidden/>
              </w:rPr>
            </w:r>
            <w:r w:rsidR="00200BBE">
              <w:rPr>
                <w:noProof/>
                <w:webHidden/>
              </w:rPr>
              <w:fldChar w:fldCharType="separate"/>
            </w:r>
            <w:r w:rsidR="00200BBE">
              <w:rPr>
                <w:noProof/>
                <w:webHidden/>
              </w:rPr>
              <w:t>3</w:t>
            </w:r>
            <w:r w:rsidR="00200BBE">
              <w:rPr>
                <w:noProof/>
                <w:webHidden/>
              </w:rPr>
              <w:fldChar w:fldCharType="end"/>
            </w:r>
          </w:hyperlink>
        </w:p>
        <w:p w14:paraId="21887BCE" w14:textId="6C2511CE"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22" w:history="1">
            <w:r w:rsidR="00200BBE" w:rsidRPr="008F3177">
              <w:rPr>
                <w:rStyle w:val="Hyperlink"/>
                <w:noProof/>
              </w:rPr>
              <w:t>1.4: Specific Objectives</w:t>
            </w:r>
            <w:r w:rsidR="00200BBE">
              <w:rPr>
                <w:noProof/>
                <w:webHidden/>
              </w:rPr>
              <w:tab/>
            </w:r>
            <w:r w:rsidR="00200BBE">
              <w:rPr>
                <w:noProof/>
                <w:webHidden/>
              </w:rPr>
              <w:fldChar w:fldCharType="begin"/>
            </w:r>
            <w:r w:rsidR="00200BBE">
              <w:rPr>
                <w:noProof/>
                <w:webHidden/>
              </w:rPr>
              <w:instrText xml:space="preserve"> PAGEREF _Toc124247722 \h </w:instrText>
            </w:r>
            <w:r w:rsidR="00200BBE">
              <w:rPr>
                <w:noProof/>
                <w:webHidden/>
              </w:rPr>
            </w:r>
            <w:r w:rsidR="00200BBE">
              <w:rPr>
                <w:noProof/>
                <w:webHidden/>
              </w:rPr>
              <w:fldChar w:fldCharType="separate"/>
            </w:r>
            <w:r w:rsidR="00200BBE">
              <w:rPr>
                <w:noProof/>
                <w:webHidden/>
              </w:rPr>
              <w:t>3</w:t>
            </w:r>
            <w:r w:rsidR="00200BBE">
              <w:rPr>
                <w:noProof/>
                <w:webHidden/>
              </w:rPr>
              <w:fldChar w:fldCharType="end"/>
            </w:r>
          </w:hyperlink>
        </w:p>
        <w:p w14:paraId="0C02565F" w14:textId="79C645AB"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23" w:history="1">
            <w:r w:rsidR="00200BBE" w:rsidRPr="008F3177">
              <w:rPr>
                <w:rStyle w:val="Hyperlink"/>
                <w:noProof/>
              </w:rPr>
              <w:t>1.5: Justification</w:t>
            </w:r>
            <w:r w:rsidR="00200BBE">
              <w:rPr>
                <w:noProof/>
                <w:webHidden/>
              </w:rPr>
              <w:tab/>
            </w:r>
            <w:r w:rsidR="00200BBE">
              <w:rPr>
                <w:noProof/>
                <w:webHidden/>
              </w:rPr>
              <w:fldChar w:fldCharType="begin"/>
            </w:r>
            <w:r w:rsidR="00200BBE">
              <w:rPr>
                <w:noProof/>
                <w:webHidden/>
              </w:rPr>
              <w:instrText xml:space="preserve"> PAGEREF _Toc124247723 \h </w:instrText>
            </w:r>
            <w:r w:rsidR="00200BBE">
              <w:rPr>
                <w:noProof/>
                <w:webHidden/>
              </w:rPr>
            </w:r>
            <w:r w:rsidR="00200BBE">
              <w:rPr>
                <w:noProof/>
                <w:webHidden/>
              </w:rPr>
              <w:fldChar w:fldCharType="separate"/>
            </w:r>
            <w:r w:rsidR="00200BBE">
              <w:rPr>
                <w:noProof/>
                <w:webHidden/>
              </w:rPr>
              <w:t>3</w:t>
            </w:r>
            <w:r w:rsidR="00200BBE">
              <w:rPr>
                <w:noProof/>
                <w:webHidden/>
              </w:rPr>
              <w:fldChar w:fldCharType="end"/>
            </w:r>
          </w:hyperlink>
        </w:p>
        <w:p w14:paraId="50B82765" w14:textId="68A4A36A"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24" w:history="1">
            <w:r w:rsidR="00200BBE" w:rsidRPr="008F3177">
              <w:rPr>
                <w:rStyle w:val="Hyperlink"/>
                <w:noProof/>
              </w:rPr>
              <w:t>1.6: Scope</w:t>
            </w:r>
            <w:r w:rsidR="00200BBE">
              <w:rPr>
                <w:noProof/>
                <w:webHidden/>
              </w:rPr>
              <w:tab/>
            </w:r>
            <w:r w:rsidR="00200BBE">
              <w:rPr>
                <w:noProof/>
                <w:webHidden/>
              </w:rPr>
              <w:fldChar w:fldCharType="begin"/>
            </w:r>
            <w:r w:rsidR="00200BBE">
              <w:rPr>
                <w:noProof/>
                <w:webHidden/>
              </w:rPr>
              <w:instrText xml:space="preserve"> PAGEREF _Toc124247724 \h </w:instrText>
            </w:r>
            <w:r w:rsidR="00200BBE">
              <w:rPr>
                <w:noProof/>
                <w:webHidden/>
              </w:rPr>
            </w:r>
            <w:r w:rsidR="00200BBE">
              <w:rPr>
                <w:noProof/>
                <w:webHidden/>
              </w:rPr>
              <w:fldChar w:fldCharType="separate"/>
            </w:r>
            <w:r w:rsidR="00200BBE">
              <w:rPr>
                <w:noProof/>
                <w:webHidden/>
              </w:rPr>
              <w:t>3</w:t>
            </w:r>
            <w:r w:rsidR="00200BBE">
              <w:rPr>
                <w:noProof/>
                <w:webHidden/>
              </w:rPr>
              <w:fldChar w:fldCharType="end"/>
            </w:r>
          </w:hyperlink>
        </w:p>
        <w:p w14:paraId="43CC1FF6" w14:textId="6BAC013B"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25" w:history="1">
            <w:r w:rsidR="00200BBE" w:rsidRPr="008F3177">
              <w:rPr>
                <w:rStyle w:val="Hyperlink"/>
                <w:noProof/>
              </w:rPr>
              <w:t>1.7: Limitations</w:t>
            </w:r>
            <w:r w:rsidR="00200BBE">
              <w:rPr>
                <w:noProof/>
                <w:webHidden/>
              </w:rPr>
              <w:tab/>
            </w:r>
            <w:r w:rsidR="00200BBE">
              <w:rPr>
                <w:noProof/>
                <w:webHidden/>
              </w:rPr>
              <w:fldChar w:fldCharType="begin"/>
            </w:r>
            <w:r w:rsidR="00200BBE">
              <w:rPr>
                <w:noProof/>
                <w:webHidden/>
              </w:rPr>
              <w:instrText xml:space="preserve"> PAGEREF _Toc124247725 \h </w:instrText>
            </w:r>
            <w:r w:rsidR="00200BBE">
              <w:rPr>
                <w:noProof/>
                <w:webHidden/>
              </w:rPr>
            </w:r>
            <w:r w:rsidR="00200BBE">
              <w:rPr>
                <w:noProof/>
                <w:webHidden/>
              </w:rPr>
              <w:fldChar w:fldCharType="separate"/>
            </w:r>
            <w:r w:rsidR="00200BBE">
              <w:rPr>
                <w:noProof/>
                <w:webHidden/>
              </w:rPr>
              <w:t>4</w:t>
            </w:r>
            <w:r w:rsidR="00200BBE">
              <w:rPr>
                <w:noProof/>
                <w:webHidden/>
              </w:rPr>
              <w:fldChar w:fldCharType="end"/>
            </w:r>
          </w:hyperlink>
        </w:p>
        <w:p w14:paraId="08F30B25" w14:textId="3629EAE1" w:rsidR="00200BBE" w:rsidRDefault="00000000">
          <w:pPr>
            <w:pStyle w:val="TOC1"/>
            <w:tabs>
              <w:tab w:val="right" w:leader="dot" w:pos="9016"/>
            </w:tabs>
            <w:rPr>
              <w:rFonts w:asciiTheme="minorHAnsi" w:eastAsiaTheme="minorEastAsia" w:hAnsiTheme="minorHAnsi" w:cstheme="minorBidi"/>
              <w:noProof/>
              <w:sz w:val="22"/>
              <w:szCs w:val="22"/>
              <w:lang w:val="en-KE" w:eastAsia="en-KE"/>
            </w:rPr>
          </w:pPr>
          <w:hyperlink w:anchor="_Toc124247726" w:history="1">
            <w:r w:rsidR="00200BBE" w:rsidRPr="008F3177">
              <w:rPr>
                <w:rStyle w:val="Hyperlink"/>
                <w:noProof/>
              </w:rPr>
              <w:t>CHAPTER 2: LITERATURE REVIEW</w:t>
            </w:r>
            <w:r w:rsidR="00200BBE">
              <w:rPr>
                <w:noProof/>
                <w:webHidden/>
              </w:rPr>
              <w:tab/>
            </w:r>
            <w:r w:rsidR="00200BBE">
              <w:rPr>
                <w:noProof/>
                <w:webHidden/>
              </w:rPr>
              <w:fldChar w:fldCharType="begin"/>
            </w:r>
            <w:r w:rsidR="00200BBE">
              <w:rPr>
                <w:noProof/>
                <w:webHidden/>
              </w:rPr>
              <w:instrText xml:space="preserve"> PAGEREF _Toc124247726 \h </w:instrText>
            </w:r>
            <w:r w:rsidR="00200BBE">
              <w:rPr>
                <w:noProof/>
                <w:webHidden/>
              </w:rPr>
            </w:r>
            <w:r w:rsidR="00200BBE">
              <w:rPr>
                <w:noProof/>
                <w:webHidden/>
              </w:rPr>
              <w:fldChar w:fldCharType="separate"/>
            </w:r>
            <w:r w:rsidR="00200BBE">
              <w:rPr>
                <w:noProof/>
                <w:webHidden/>
              </w:rPr>
              <w:t>5</w:t>
            </w:r>
            <w:r w:rsidR="00200BBE">
              <w:rPr>
                <w:noProof/>
                <w:webHidden/>
              </w:rPr>
              <w:fldChar w:fldCharType="end"/>
            </w:r>
          </w:hyperlink>
        </w:p>
        <w:p w14:paraId="6EFF37B2" w14:textId="31EDC755"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27" w:history="1">
            <w:r w:rsidR="00200BBE" w:rsidRPr="008F3177">
              <w:rPr>
                <w:rStyle w:val="Hyperlink"/>
                <w:noProof/>
              </w:rPr>
              <w:t>2.1: Introduction</w:t>
            </w:r>
            <w:r w:rsidR="00200BBE">
              <w:rPr>
                <w:noProof/>
                <w:webHidden/>
              </w:rPr>
              <w:tab/>
            </w:r>
            <w:r w:rsidR="00200BBE">
              <w:rPr>
                <w:noProof/>
                <w:webHidden/>
              </w:rPr>
              <w:fldChar w:fldCharType="begin"/>
            </w:r>
            <w:r w:rsidR="00200BBE">
              <w:rPr>
                <w:noProof/>
                <w:webHidden/>
              </w:rPr>
              <w:instrText xml:space="preserve"> PAGEREF _Toc124247727 \h </w:instrText>
            </w:r>
            <w:r w:rsidR="00200BBE">
              <w:rPr>
                <w:noProof/>
                <w:webHidden/>
              </w:rPr>
            </w:r>
            <w:r w:rsidR="00200BBE">
              <w:rPr>
                <w:noProof/>
                <w:webHidden/>
              </w:rPr>
              <w:fldChar w:fldCharType="separate"/>
            </w:r>
            <w:r w:rsidR="00200BBE">
              <w:rPr>
                <w:noProof/>
                <w:webHidden/>
              </w:rPr>
              <w:t>5</w:t>
            </w:r>
            <w:r w:rsidR="00200BBE">
              <w:rPr>
                <w:noProof/>
                <w:webHidden/>
              </w:rPr>
              <w:fldChar w:fldCharType="end"/>
            </w:r>
          </w:hyperlink>
        </w:p>
        <w:p w14:paraId="50089CC7" w14:textId="0FC84A97"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28" w:history="1">
            <w:r w:rsidR="00200BBE" w:rsidRPr="008F3177">
              <w:rPr>
                <w:rStyle w:val="Hyperlink"/>
                <w:noProof/>
              </w:rPr>
              <w:t>2.2: Technologies used in waste management</w:t>
            </w:r>
            <w:r w:rsidR="00200BBE">
              <w:rPr>
                <w:noProof/>
                <w:webHidden/>
              </w:rPr>
              <w:tab/>
            </w:r>
            <w:r w:rsidR="00200BBE">
              <w:rPr>
                <w:noProof/>
                <w:webHidden/>
              </w:rPr>
              <w:fldChar w:fldCharType="begin"/>
            </w:r>
            <w:r w:rsidR="00200BBE">
              <w:rPr>
                <w:noProof/>
                <w:webHidden/>
              </w:rPr>
              <w:instrText xml:space="preserve"> PAGEREF _Toc124247728 \h </w:instrText>
            </w:r>
            <w:r w:rsidR="00200BBE">
              <w:rPr>
                <w:noProof/>
                <w:webHidden/>
              </w:rPr>
            </w:r>
            <w:r w:rsidR="00200BBE">
              <w:rPr>
                <w:noProof/>
                <w:webHidden/>
              </w:rPr>
              <w:fldChar w:fldCharType="separate"/>
            </w:r>
            <w:r w:rsidR="00200BBE">
              <w:rPr>
                <w:noProof/>
                <w:webHidden/>
              </w:rPr>
              <w:t>5</w:t>
            </w:r>
            <w:r w:rsidR="00200BBE">
              <w:rPr>
                <w:noProof/>
                <w:webHidden/>
              </w:rPr>
              <w:fldChar w:fldCharType="end"/>
            </w:r>
          </w:hyperlink>
        </w:p>
        <w:p w14:paraId="75735488" w14:textId="1E3D30B8" w:rsidR="00200BBE" w:rsidRDefault="00000000">
          <w:pPr>
            <w:pStyle w:val="TOC3"/>
            <w:tabs>
              <w:tab w:val="right" w:leader="dot" w:pos="9016"/>
            </w:tabs>
            <w:rPr>
              <w:rFonts w:asciiTheme="minorHAnsi" w:eastAsiaTheme="minorEastAsia" w:hAnsiTheme="minorHAnsi" w:cstheme="minorBidi"/>
              <w:noProof/>
              <w:sz w:val="22"/>
              <w:szCs w:val="22"/>
              <w:lang w:val="en-KE" w:eastAsia="en-KE"/>
            </w:rPr>
          </w:pPr>
          <w:hyperlink w:anchor="_Toc124247729" w:history="1">
            <w:r w:rsidR="00200BBE" w:rsidRPr="008F3177">
              <w:rPr>
                <w:rStyle w:val="Hyperlink"/>
                <w:noProof/>
              </w:rPr>
              <w:t>2.2.1: Artificial Intelligence</w:t>
            </w:r>
            <w:r w:rsidR="00200BBE">
              <w:rPr>
                <w:noProof/>
                <w:webHidden/>
              </w:rPr>
              <w:tab/>
            </w:r>
            <w:r w:rsidR="00200BBE">
              <w:rPr>
                <w:noProof/>
                <w:webHidden/>
              </w:rPr>
              <w:fldChar w:fldCharType="begin"/>
            </w:r>
            <w:r w:rsidR="00200BBE">
              <w:rPr>
                <w:noProof/>
                <w:webHidden/>
              </w:rPr>
              <w:instrText xml:space="preserve"> PAGEREF _Toc124247729 \h </w:instrText>
            </w:r>
            <w:r w:rsidR="00200BBE">
              <w:rPr>
                <w:noProof/>
                <w:webHidden/>
              </w:rPr>
            </w:r>
            <w:r w:rsidR="00200BBE">
              <w:rPr>
                <w:noProof/>
                <w:webHidden/>
              </w:rPr>
              <w:fldChar w:fldCharType="separate"/>
            </w:r>
            <w:r w:rsidR="00200BBE">
              <w:rPr>
                <w:noProof/>
                <w:webHidden/>
              </w:rPr>
              <w:t>5</w:t>
            </w:r>
            <w:r w:rsidR="00200BBE">
              <w:rPr>
                <w:noProof/>
                <w:webHidden/>
              </w:rPr>
              <w:fldChar w:fldCharType="end"/>
            </w:r>
          </w:hyperlink>
        </w:p>
        <w:p w14:paraId="647EE83B" w14:textId="3A49B2B1" w:rsidR="00200BBE" w:rsidRDefault="00000000">
          <w:pPr>
            <w:pStyle w:val="TOC3"/>
            <w:tabs>
              <w:tab w:val="right" w:leader="dot" w:pos="9016"/>
            </w:tabs>
            <w:rPr>
              <w:rFonts w:asciiTheme="minorHAnsi" w:eastAsiaTheme="minorEastAsia" w:hAnsiTheme="minorHAnsi" w:cstheme="minorBidi"/>
              <w:noProof/>
              <w:sz w:val="22"/>
              <w:szCs w:val="22"/>
              <w:lang w:val="en-KE" w:eastAsia="en-KE"/>
            </w:rPr>
          </w:pPr>
          <w:hyperlink w:anchor="_Toc124247730" w:history="1">
            <w:r w:rsidR="00200BBE" w:rsidRPr="008F3177">
              <w:rPr>
                <w:rStyle w:val="Hyperlink"/>
                <w:noProof/>
              </w:rPr>
              <w:t>2.2.2: Wireless sensor networks</w:t>
            </w:r>
            <w:r w:rsidR="00200BBE">
              <w:rPr>
                <w:noProof/>
                <w:webHidden/>
              </w:rPr>
              <w:tab/>
            </w:r>
            <w:r w:rsidR="00200BBE">
              <w:rPr>
                <w:noProof/>
                <w:webHidden/>
              </w:rPr>
              <w:fldChar w:fldCharType="begin"/>
            </w:r>
            <w:r w:rsidR="00200BBE">
              <w:rPr>
                <w:noProof/>
                <w:webHidden/>
              </w:rPr>
              <w:instrText xml:space="preserve"> PAGEREF _Toc124247730 \h </w:instrText>
            </w:r>
            <w:r w:rsidR="00200BBE">
              <w:rPr>
                <w:noProof/>
                <w:webHidden/>
              </w:rPr>
            </w:r>
            <w:r w:rsidR="00200BBE">
              <w:rPr>
                <w:noProof/>
                <w:webHidden/>
              </w:rPr>
              <w:fldChar w:fldCharType="separate"/>
            </w:r>
            <w:r w:rsidR="00200BBE">
              <w:rPr>
                <w:noProof/>
                <w:webHidden/>
              </w:rPr>
              <w:t>6</w:t>
            </w:r>
            <w:r w:rsidR="00200BBE">
              <w:rPr>
                <w:noProof/>
                <w:webHidden/>
              </w:rPr>
              <w:fldChar w:fldCharType="end"/>
            </w:r>
          </w:hyperlink>
        </w:p>
        <w:p w14:paraId="739FFEF7" w14:textId="3A31ED35"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31" w:history="1">
            <w:r w:rsidR="00200BBE" w:rsidRPr="008F3177">
              <w:rPr>
                <w:rStyle w:val="Hyperlink"/>
                <w:noProof/>
              </w:rPr>
              <w:t>2.3: Wi-Fi Networks in waste management</w:t>
            </w:r>
            <w:r w:rsidR="00200BBE">
              <w:rPr>
                <w:noProof/>
                <w:webHidden/>
              </w:rPr>
              <w:tab/>
            </w:r>
            <w:r w:rsidR="00200BBE">
              <w:rPr>
                <w:noProof/>
                <w:webHidden/>
              </w:rPr>
              <w:fldChar w:fldCharType="begin"/>
            </w:r>
            <w:r w:rsidR="00200BBE">
              <w:rPr>
                <w:noProof/>
                <w:webHidden/>
              </w:rPr>
              <w:instrText xml:space="preserve"> PAGEREF _Toc124247731 \h </w:instrText>
            </w:r>
            <w:r w:rsidR="00200BBE">
              <w:rPr>
                <w:noProof/>
                <w:webHidden/>
              </w:rPr>
            </w:r>
            <w:r w:rsidR="00200BBE">
              <w:rPr>
                <w:noProof/>
                <w:webHidden/>
              </w:rPr>
              <w:fldChar w:fldCharType="separate"/>
            </w:r>
            <w:r w:rsidR="00200BBE">
              <w:rPr>
                <w:noProof/>
                <w:webHidden/>
              </w:rPr>
              <w:t>6</w:t>
            </w:r>
            <w:r w:rsidR="00200BBE">
              <w:rPr>
                <w:noProof/>
                <w:webHidden/>
              </w:rPr>
              <w:fldChar w:fldCharType="end"/>
            </w:r>
          </w:hyperlink>
        </w:p>
        <w:p w14:paraId="5C053A45" w14:textId="5537A4FD"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32" w:history="1">
            <w:r w:rsidR="00200BBE" w:rsidRPr="008F3177">
              <w:rPr>
                <w:rStyle w:val="Hyperlink"/>
                <w:noProof/>
              </w:rPr>
              <w:t>2.4: Existing systems for waste management</w:t>
            </w:r>
            <w:r w:rsidR="00200BBE">
              <w:rPr>
                <w:noProof/>
                <w:webHidden/>
              </w:rPr>
              <w:tab/>
            </w:r>
            <w:r w:rsidR="00200BBE">
              <w:rPr>
                <w:noProof/>
                <w:webHidden/>
              </w:rPr>
              <w:fldChar w:fldCharType="begin"/>
            </w:r>
            <w:r w:rsidR="00200BBE">
              <w:rPr>
                <w:noProof/>
                <w:webHidden/>
              </w:rPr>
              <w:instrText xml:space="preserve"> PAGEREF _Toc124247732 \h </w:instrText>
            </w:r>
            <w:r w:rsidR="00200BBE">
              <w:rPr>
                <w:noProof/>
                <w:webHidden/>
              </w:rPr>
            </w:r>
            <w:r w:rsidR="00200BBE">
              <w:rPr>
                <w:noProof/>
                <w:webHidden/>
              </w:rPr>
              <w:fldChar w:fldCharType="separate"/>
            </w:r>
            <w:r w:rsidR="00200BBE">
              <w:rPr>
                <w:noProof/>
                <w:webHidden/>
              </w:rPr>
              <w:t>7</w:t>
            </w:r>
            <w:r w:rsidR="00200BBE">
              <w:rPr>
                <w:noProof/>
                <w:webHidden/>
              </w:rPr>
              <w:fldChar w:fldCharType="end"/>
            </w:r>
          </w:hyperlink>
        </w:p>
        <w:p w14:paraId="4F9962AD" w14:textId="7C9FBBE8" w:rsidR="00200BBE" w:rsidRDefault="00000000">
          <w:pPr>
            <w:pStyle w:val="TOC3"/>
            <w:tabs>
              <w:tab w:val="right" w:leader="dot" w:pos="9016"/>
            </w:tabs>
            <w:rPr>
              <w:rFonts w:asciiTheme="minorHAnsi" w:eastAsiaTheme="minorEastAsia" w:hAnsiTheme="minorHAnsi" w:cstheme="minorBidi"/>
              <w:noProof/>
              <w:sz w:val="22"/>
              <w:szCs w:val="22"/>
              <w:lang w:val="en-KE" w:eastAsia="en-KE"/>
            </w:rPr>
          </w:pPr>
          <w:hyperlink w:anchor="_Toc124247733" w:history="1">
            <w:r w:rsidR="00200BBE" w:rsidRPr="008F3177">
              <w:rPr>
                <w:rStyle w:val="Hyperlink"/>
                <w:noProof/>
              </w:rPr>
              <w:t>2.4.1: Smart waste bins</w:t>
            </w:r>
            <w:r w:rsidR="00200BBE">
              <w:rPr>
                <w:noProof/>
                <w:webHidden/>
              </w:rPr>
              <w:tab/>
            </w:r>
            <w:r w:rsidR="00200BBE">
              <w:rPr>
                <w:noProof/>
                <w:webHidden/>
              </w:rPr>
              <w:fldChar w:fldCharType="begin"/>
            </w:r>
            <w:r w:rsidR="00200BBE">
              <w:rPr>
                <w:noProof/>
                <w:webHidden/>
              </w:rPr>
              <w:instrText xml:space="preserve"> PAGEREF _Toc124247733 \h </w:instrText>
            </w:r>
            <w:r w:rsidR="00200BBE">
              <w:rPr>
                <w:noProof/>
                <w:webHidden/>
              </w:rPr>
            </w:r>
            <w:r w:rsidR="00200BBE">
              <w:rPr>
                <w:noProof/>
                <w:webHidden/>
              </w:rPr>
              <w:fldChar w:fldCharType="separate"/>
            </w:r>
            <w:r w:rsidR="00200BBE">
              <w:rPr>
                <w:noProof/>
                <w:webHidden/>
              </w:rPr>
              <w:t>7</w:t>
            </w:r>
            <w:r w:rsidR="00200BBE">
              <w:rPr>
                <w:noProof/>
                <w:webHidden/>
              </w:rPr>
              <w:fldChar w:fldCharType="end"/>
            </w:r>
          </w:hyperlink>
        </w:p>
        <w:p w14:paraId="4A6B591E" w14:textId="12768E55" w:rsidR="00200BBE" w:rsidRDefault="00000000">
          <w:pPr>
            <w:pStyle w:val="TOC3"/>
            <w:tabs>
              <w:tab w:val="right" w:leader="dot" w:pos="9016"/>
            </w:tabs>
            <w:rPr>
              <w:rFonts w:asciiTheme="minorHAnsi" w:eastAsiaTheme="minorEastAsia" w:hAnsiTheme="minorHAnsi" w:cstheme="minorBidi"/>
              <w:noProof/>
              <w:sz w:val="22"/>
              <w:szCs w:val="22"/>
              <w:lang w:val="en-KE" w:eastAsia="en-KE"/>
            </w:rPr>
          </w:pPr>
          <w:hyperlink w:anchor="_Toc124247734" w:history="1">
            <w:r w:rsidR="00200BBE" w:rsidRPr="008F3177">
              <w:rPr>
                <w:rStyle w:val="Hyperlink"/>
                <w:noProof/>
              </w:rPr>
              <w:t>2.4.2: Waste level sensors</w:t>
            </w:r>
            <w:r w:rsidR="00200BBE">
              <w:rPr>
                <w:noProof/>
                <w:webHidden/>
              </w:rPr>
              <w:tab/>
            </w:r>
            <w:r w:rsidR="00200BBE">
              <w:rPr>
                <w:noProof/>
                <w:webHidden/>
              </w:rPr>
              <w:fldChar w:fldCharType="begin"/>
            </w:r>
            <w:r w:rsidR="00200BBE">
              <w:rPr>
                <w:noProof/>
                <w:webHidden/>
              </w:rPr>
              <w:instrText xml:space="preserve"> PAGEREF _Toc124247734 \h </w:instrText>
            </w:r>
            <w:r w:rsidR="00200BBE">
              <w:rPr>
                <w:noProof/>
                <w:webHidden/>
              </w:rPr>
            </w:r>
            <w:r w:rsidR="00200BBE">
              <w:rPr>
                <w:noProof/>
                <w:webHidden/>
              </w:rPr>
              <w:fldChar w:fldCharType="separate"/>
            </w:r>
            <w:r w:rsidR="00200BBE">
              <w:rPr>
                <w:noProof/>
                <w:webHidden/>
              </w:rPr>
              <w:t>7</w:t>
            </w:r>
            <w:r w:rsidR="00200BBE">
              <w:rPr>
                <w:noProof/>
                <w:webHidden/>
              </w:rPr>
              <w:fldChar w:fldCharType="end"/>
            </w:r>
          </w:hyperlink>
        </w:p>
        <w:p w14:paraId="1346BEAD" w14:textId="3E3E9B1A" w:rsidR="00200BBE" w:rsidRDefault="00000000">
          <w:pPr>
            <w:pStyle w:val="TOC3"/>
            <w:tabs>
              <w:tab w:val="right" w:leader="dot" w:pos="9016"/>
            </w:tabs>
            <w:rPr>
              <w:rFonts w:asciiTheme="minorHAnsi" w:eastAsiaTheme="minorEastAsia" w:hAnsiTheme="minorHAnsi" w:cstheme="minorBidi"/>
              <w:noProof/>
              <w:sz w:val="22"/>
              <w:szCs w:val="22"/>
              <w:lang w:val="en-KE" w:eastAsia="en-KE"/>
            </w:rPr>
          </w:pPr>
          <w:hyperlink w:anchor="_Toc124247735" w:history="1">
            <w:r w:rsidR="00200BBE" w:rsidRPr="008F3177">
              <w:rPr>
                <w:rStyle w:val="Hyperlink"/>
                <w:noProof/>
              </w:rPr>
              <w:t>2.4.3: Manual waste collection in Nairobi</w:t>
            </w:r>
            <w:r w:rsidR="00200BBE">
              <w:rPr>
                <w:noProof/>
                <w:webHidden/>
              </w:rPr>
              <w:tab/>
            </w:r>
            <w:r w:rsidR="00200BBE">
              <w:rPr>
                <w:noProof/>
                <w:webHidden/>
              </w:rPr>
              <w:fldChar w:fldCharType="begin"/>
            </w:r>
            <w:r w:rsidR="00200BBE">
              <w:rPr>
                <w:noProof/>
                <w:webHidden/>
              </w:rPr>
              <w:instrText xml:space="preserve"> PAGEREF _Toc124247735 \h </w:instrText>
            </w:r>
            <w:r w:rsidR="00200BBE">
              <w:rPr>
                <w:noProof/>
                <w:webHidden/>
              </w:rPr>
            </w:r>
            <w:r w:rsidR="00200BBE">
              <w:rPr>
                <w:noProof/>
                <w:webHidden/>
              </w:rPr>
              <w:fldChar w:fldCharType="separate"/>
            </w:r>
            <w:r w:rsidR="00200BBE">
              <w:rPr>
                <w:noProof/>
                <w:webHidden/>
              </w:rPr>
              <w:t>8</w:t>
            </w:r>
            <w:r w:rsidR="00200BBE">
              <w:rPr>
                <w:noProof/>
                <w:webHidden/>
              </w:rPr>
              <w:fldChar w:fldCharType="end"/>
            </w:r>
          </w:hyperlink>
        </w:p>
        <w:p w14:paraId="1C0DA01B" w14:textId="5FE4BD0A"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36" w:history="1">
            <w:r w:rsidR="00200BBE" w:rsidRPr="008F3177">
              <w:rPr>
                <w:rStyle w:val="Hyperlink"/>
                <w:noProof/>
              </w:rPr>
              <w:t>2.5: Conceptual Framework</w:t>
            </w:r>
            <w:r w:rsidR="00200BBE">
              <w:rPr>
                <w:noProof/>
                <w:webHidden/>
              </w:rPr>
              <w:tab/>
            </w:r>
            <w:r w:rsidR="00200BBE">
              <w:rPr>
                <w:noProof/>
                <w:webHidden/>
              </w:rPr>
              <w:fldChar w:fldCharType="begin"/>
            </w:r>
            <w:r w:rsidR="00200BBE">
              <w:rPr>
                <w:noProof/>
                <w:webHidden/>
              </w:rPr>
              <w:instrText xml:space="preserve"> PAGEREF _Toc124247736 \h </w:instrText>
            </w:r>
            <w:r w:rsidR="00200BBE">
              <w:rPr>
                <w:noProof/>
                <w:webHidden/>
              </w:rPr>
            </w:r>
            <w:r w:rsidR="00200BBE">
              <w:rPr>
                <w:noProof/>
                <w:webHidden/>
              </w:rPr>
              <w:fldChar w:fldCharType="separate"/>
            </w:r>
            <w:r w:rsidR="00200BBE">
              <w:rPr>
                <w:noProof/>
                <w:webHidden/>
              </w:rPr>
              <w:t>9</w:t>
            </w:r>
            <w:r w:rsidR="00200BBE">
              <w:rPr>
                <w:noProof/>
                <w:webHidden/>
              </w:rPr>
              <w:fldChar w:fldCharType="end"/>
            </w:r>
          </w:hyperlink>
        </w:p>
        <w:p w14:paraId="51C3FA8F" w14:textId="47656D90" w:rsidR="00200BBE" w:rsidRDefault="00000000">
          <w:pPr>
            <w:pStyle w:val="TOC1"/>
            <w:tabs>
              <w:tab w:val="right" w:leader="dot" w:pos="9016"/>
            </w:tabs>
            <w:rPr>
              <w:rFonts w:asciiTheme="minorHAnsi" w:eastAsiaTheme="minorEastAsia" w:hAnsiTheme="minorHAnsi" w:cstheme="minorBidi"/>
              <w:noProof/>
              <w:sz w:val="22"/>
              <w:szCs w:val="22"/>
              <w:lang w:val="en-KE" w:eastAsia="en-KE"/>
            </w:rPr>
          </w:pPr>
          <w:hyperlink w:anchor="_Toc124247737" w:history="1">
            <w:r w:rsidR="00200BBE" w:rsidRPr="008F3177">
              <w:rPr>
                <w:rStyle w:val="Hyperlink"/>
                <w:noProof/>
              </w:rPr>
              <w:t>CHAPTER 3: METHODOLOGY</w:t>
            </w:r>
            <w:r w:rsidR="00200BBE">
              <w:rPr>
                <w:noProof/>
                <w:webHidden/>
              </w:rPr>
              <w:tab/>
            </w:r>
            <w:r w:rsidR="00200BBE">
              <w:rPr>
                <w:noProof/>
                <w:webHidden/>
              </w:rPr>
              <w:fldChar w:fldCharType="begin"/>
            </w:r>
            <w:r w:rsidR="00200BBE">
              <w:rPr>
                <w:noProof/>
                <w:webHidden/>
              </w:rPr>
              <w:instrText xml:space="preserve"> PAGEREF _Toc124247737 \h </w:instrText>
            </w:r>
            <w:r w:rsidR="00200BBE">
              <w:rPr>
                <w:noProof/>
                <w:webHidden/>
              </w:rPr>
            </w:r>
            <w:r w:rsidR="00200BBE">
              <w:rPr>
                <w:noProof/>
                <w:webHidden/>
              </w:rPr>
              <w:fldChar w:fldCharType="separate"/>
            </w:r>
            <w:r w:rsidR="00200BBE">
              <w:rPr>
                <w:noProof/>
                <w:webHidden/>
              </w:rPr>
              <w:t>10</w:t>
            </w:r>
            <w:r w:rsidR="00200BBE">
              <w:rPr>
                <w:noProof/>
                <w:webHidden/>
              </w:rPr>
              <w:fldChar w:fldCharType="end"/>
            </w:r>
          </w:hyperlink>
        </w:p>
        <w:p w14:paraId="6670161D" w14:textId="3D8485CE"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38" w:history="1">
            <w:r w:rsidR="00200BBE" w:rsidRPr="008F3177">
              <w:rPr>
                <w:rStyle w:val="Hyperlink"/>
                <w:noProof/>
              </w:rPr>
              <w:t>3.1: Introduction</w:t>
            </w:r>
            <w:r w:rsidR="00200BBE">
              <w:rPr>
                <w:noProof/>
                <w:webHidden/>
              </w:rPr>
              <w:tab/>
            </w:r>
            <w:r w:rsidR="00200BBE">
              <w:rPr>
                <w:noProof/>
                <w:webHidden/>
              </w:rPr>
              <w:fldChar w:fldCharType="begin"/>
            </w:r>
            <w:r w:rsidR="00200BBE">
              <w:rPr>
                <w:noProof/>
                <w:webHidden/>
              </w:rPr>
              <w:instrText xml:space="preserve"> PAGEREF _Toc124247738 \h </w:instrText>
            </w:r>
            <w:r w:rsidR="00200BBE">
              <w:rPr>
                <w:noProof/>
                <w:webHidden/>
              </w:rPr>
            </w:r>
            <w:r w:rsidR="00200BBE">
              <w:rPr>
                <w:noProof/>
                <w:webHidden/>
              </w:rPr>
              <w:fldChar w:fldCharType="separate"/>
            </w:r>
            <w:r w:rsidR="00200BBE">
              <w:rPr>
                <w:noProof/>
                <w:webHidden/>
              </w:rPr>
              <w:t>10</w:t>
            </w:r>
            <w:r w:rsidR="00200BBE">
              <w:rPr>
                <w:noProof/>
                <w:webHidden/>
              </w:rPr>
              <w:fldChar w:fldCharType="end"/>
            </w:r>
          </w:hyperlink>
        </w:p>
        <w:p w14:paraId="750D5264" w14:textId="0EBE5B39"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39" w:history="1">
            <w:r w:rsidR="00200BBE" w:rsidRPr="008F3177">
              <w:rPr>
                <w:rStyle w:val="Hyperlink"/>
                <w:noProof/>
              </w:rPr>
              <w:t>3.2: System Development methodology</w:t>
            </w:r>
            <w:r w:rsidR="00200BBE">
              <w:rPr>
                <w:noProof/>
                <w:webHidden/>
              </w:rPr>
              <w:tab/>
            </w:r>
            <w:r w:rsidR="00200BBE">
              <w:rPr>
                <w:noProof/>
                <w:webHidden/>
              </w:rPr>
              <w:fldChar w:fldCharType="begin"/>
            </w:r>
            <w:r w:rsidR="00200BBE">
              <w:rPr>
                <w:noProof/>
                <w:webHidden/>
              </w:rPr>
              <w:instrText xml:space="preserve"> PAGEREF _Toc124247739 \h </w:instrText>
            </w:r>
            <w:r w:rsidR="00200BBE">
              <w:rPr>
                <w:noProof/>
                <w:webHidden/>
              </w:rPr>
            </w:r>
            <w:r w:rsidR="00200BBE">
              <w:rPr>
                <w:noProof/>
                <w:webHidden/>
              </w:rPr>
              <w:fldChar w:fldCharType="separate"/>
            </w:r>
            <w:r w:rsidR="00200BBE">
              <w:rPr>
                <w:noProof/>
                <w:webHidden/>
              </w:rPr>
              <w:t>10</w:t>
            </w:r>
            <w:r w:rsidR="00200BBE">
              <w:rPr>
                <w:noProof/>
                <w:webHidden/>
              </w:rPr>
              <w:fldChar w:fldCharType="end"/>
            </w:r>
          </w:hyperlink>
        </w:p>
        <w:p w14:paraId="1B1EA9D6" w14:textId="58DBF351"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40" w:history="1">
            <w:r w:rsidR="00200BBE" w:rsidRPr="008F3177">
              <w:rPr>
                <w:rStyle w:val="Hyperlink"/>
                <w:noProof/>
              </w:rPr>
              <w:t>3.3: Project Design Approach</w:t>
            </w:r>
            <w:r w:rsidR="00200BBE">
              <w:rPr>
                <w:noProof/>
                <w:webHidden/>
              </w:rPr>
              <w:tab/>
            </w:r>
            <w:r w:rsidR="00200BBE">
              <w:rPr>
                <w:noProof/>
                <w:webHidden/>
              </w:rPr>
              <w:fldChar w:fldCharType="begin"/>
            </w:r>
            <w:r w:rsidR="00200BBE">
              <w:rPr>
                <w:noProof/>
                <w:webHidden/>
              </w:rPr>
              <w:instrText xml:space="preserve"> PAGEREF _Toc124247740 \h </w:instrText>
            </w:r>
            <w:r w:rsidR="00200BBE">
              <w:rPr>
                <w:noProof/>
                <w:webHidden/>
              </w:rPr>
            </w:r>
            <w:r w:rsidR="00200BBE">
              <w:rPr>
                <w:noProof/>
                <w:webHidden/>
              </w:rPr>
              <w:fldChar w:fldCharType="separate"/>
            </w:r>
            <w:r w:rsidR="00200BBE">
              <w:rPr>
                <w:noProof/>
                <w:webHidden/>
              </w:rPr>
              <w:t>10</w:t>
            </w:r>
            <w:r w:rsidR="00200BBE">
              <w:rPr>
                <w:noProof/>
                <w:webHidden/>
              </w:rPr>
              <w:fldChar w:fldCharType="end"/>
            </w:r>
          </w:hyperlink>
        </w:p>
        <w:p w14:paraId="0266329D" w14:textId="0ED52CE1" w:rsidR="00200BBE" w:rsidRDefault="00000000">
          <w:pPr>
            <w:pStyle w:val="TOC3"/>
            <w:tabs>
              <w:tab w:val="right" w:leader="dot" w:pos="9016"/>
            </w:tabs>
            <w:rPr>
              <w:rFonts w:asciiTheme="minorHAnsi" w:eastAsiaTheme="minorEastAsia" w:hAnsiTheme="minorHAnsi" w:cstheme="minorBidi"/>
              <w:noProof/>
              <w:sz w:val="22"/>
              <w:szCs w:val="22"/>
              <w:lang w:val="en-KE" w:eastAsia="en-KE"/>
            </w:rPr>
          </w:pPr>
          <w:hyperlink w:anchor="_Toc124247741" w:history="1">
            <w:r w:rsidR="00200BBE" w:rsidRPr="008F3177">
              <w:rPr>
                <w:rStyle w:val="Hyperlink"/>
                <w:noProof/>
              </w:rPr>
              <w:t>3.3.1: Requirements gathering and analysis</w:t>
            </w:r>
            <w:r w:rsidR="00200BBE">
              <w:rPr>
                <w:noProof/>
                <w:webHidden/>
              </w:rPr>
              <w:tab/>
            </w:r>
            <w:r w:rsidR="00200BBE">
              <w:rPr>
                <w:noProof/>
                <w:webHidden/>
              </w:rPr>
              <w:fldChar w:fldCharType="begin"/>
            </w:r>
            <w:r w:rsidR="00200BBE">
              <w:rPr>
                <w:noProof/>
                <w:webHidden/>
              </w:rPr>
              <w:instrText xml:space="preserve"> PAGEREF _Toc124247741 \h </w:instrText>
            </w:r>
            <w:r w:rsidR="00200BBE">
              <w:rPr>
                <w:noProof/>
                <w:webHidden/>
              </w:rPr>
            </w:r>
            <w:r w:rsidR="00200BBE">
              <w:rPr>
                <w:noProof/>
                <w:webHidden/>
              </w:rPr>
              <w:fldChar w:fldCharType="separate"/>
            </w:r>
            <w:r w:rsidR="00200BBE">
              <w:rPr>
                <w:noProof/>
                <w:webHidden/>
              </w:rPr>
              <w:t>10</w:t>
            </w:r>
            <w:r w:rsidR="00200BBE">
              <w:rPr>
                <w:noProof/>
                <w:webHidden/>
              </w:rPr>
              <w:fldChar w:fldCharType="end"/>
            </w:r>
          </w:hyperlink>
        </w:p>
        <w:p w14:paraId="25B06988" w14:textId="1C01320F" w:rsidR="00200BBE" w:rsidRDefault="00000000">
          <w:pPr>
            <w:pStyle w:val="TOC3"/>
            <w:tabs>
              <w:tab w:val="right" w:leader="dot" w:pos="9016"/>
            </w:tabs>
            <w:rPr>
              <w:rFonts w:asciiTheme="minorHAnsi" w:eastAsiaTheme="minorEastAsia" w:hAnsiTheme="minorHAnsi" w:cstheme="minorBidi"/>
              <w:noProof/>
              <w:sz w:val="22"/>
              <w:szCs w:val="22"/>
              <w:lang w:val="en-KE" w:eastAsia="en-KE"/>
            </w:rPr>
          </w:pPr>
          <w:hyperlink w:anchor="_Toc124247742" w:history="1">
            <w:r w:rsidR="00200BBE" w:rsidRPr="008F3177">
              <w:rPr>
                <w:rStyle w:val="Hyperlink"/>
                <w:noProof/>
              </w:rPr>
              <w:t>3.3.2: Design</w:t>
            </w:r>
            <w:r w:rsidR="00200BBE">
              <w:rPr>
                <w:noProof/>
                <w:webHidden/>
              </w:rPr>
              <w:tab/>
            </w:r>
            <w:r w:rsidR="00200BBE">
              <w:rPr>
                <w:noProof/>
                <w:webHidden/>
              </w:rPr>
              <w:fldChar w:fldCharType="begin"/>
            </w:r>
            <w:r w:rsidR="00200BBE">
              <w:rPr>
                <w:noProof/>
                <w:webHidden/>
              </w:rPr>
              <w:instrText xml:space="preserve"> PAGEREF _Toc124247742 \h </w:instrText>
            </w:r>
            <w:r w:rsidR="00200BBE">
              <w:rPr>
                <w:noProof/>
                <w:webHidden/>
              </w:rPr>
            </w:r>
            <w:r w:rsidR="00200BBE">
              <w:rPr>
                <w:noProof/>
                <w:webHidden/>
              </w:rPr>
              <w:fldChar w:fldCharType="separate"/>
            </w:r>
            <w:r w:rsidR="00200BBE">
              <w:rPr>
                <w:noProof/>
                <w:webHidden/>
              </w:rPr>
              <w:t>11</w:t>
            </w:r>
            <w:r w:rsidR="00200BBE">
              <w:rPr>
                <w:noProof/>
                <w:webHidden/>
              </w:rPr>
              <w:fldChar w:fldCharType="end"/>
            </w:r>
          </w:hyperlink>
        </w:p>
        <w:p w14:paraId="7BCD5E99" w14:textId="7704E6FF" w:rsidR="00200BBE" w:rsidRDefault="00000000">
          <w:pPr>
            <w:pStyle w:val="TOC3"/>
            <w:tabs>
              <w:tab w:val="right" w:leader="dot" w:pos="9016"/>
            </w:tabs>
            <w:rPr>
              <w:rFonts w:asciiTheme="minorHAnsi" w:eastAsiaTheme="minorEastAsia" w:hAnsiTheme="minorHAnsi" w:cstheme="minorBidi"/>
              <w:noProof/>
              <w:sz w:val="22"/>
              <w:szCs w:val="22"/>
              <w:lang w:val="en-KE" w:eastAsia="en-KE"/>
            </w:rPr>
          </w:pPr>
          <w:hyperlink w:anchor="_Toc124247743" w:history="1">
            <w:r w:rsidR="00200BBE" w:rsidRPr="008F3177">
              <w:rPr>
                <w:rStyle w:val="Hyperlink"/>
                <w:noProof/>
              </w:rPr>
              <w:t>3.3.3 Build, Evaluate, Refine and Implement the Prototype</w:t>
            </w:r>
            <w:r w:rsidR="00200BBE">
              <w:rPr>
                <w:noProof/>
                <w:webHidden/>
              </w:rPr>
              <w:tab/>
            </w:r>
            <w:r w:rsidR="00200BBE">
              <w:rPr>
                <w:noProof/>
                <w:webHidden/>
              </w:rPr>
              <w:fldChar w:fldCharType="begin"/>
            </w:r>
            <w:r w:rsidR="00200BBE">
              <w:rPr>
                <w:noProof/>
                <w:webHidden/>
              </w:rPr>
              <w:instrText xml:space="preserve"> PAGEREF _Toc124247743 \h </w:instrText>
            </w:r>
            <w:r w:rsidR="00200BBE">
              <w:rPr>
                <w:noProof/>
                <w:webHidden/>
              </w:rPr>
            </w:r>
            <w:r w:rsidR="00200BBE">
              <w:rPr>
                <w:noProof/>
                <w:webHidden/>
              </w:rPr>
              <w:fldChar w:fldCharType="separate"/>
            </w:r>
            <w:r w:rsidR="00200BBE">
              <w:rPr>
                <w:noProof/>
                <w:webHidden/>
              </w:rPr>
              <w:t>11</w:t>
            </w:r>
            <w:r w:rsidR="00200BBE">
              <w:rPr>
                <w:noProof/>
                <w:webHidden/>
              </w:rPr>
              <w:fldChar w:fldCharType="end"/>
            </w:r>
          </w:hyperlink>
        </w:p>
        <w:p w14:paraId="10B2FC69" w14:textId="575A25F5" w:rsidR="00200BBE" w:rsidRDefault="00000000">
          <w:pPr>
            <w:pStyle w:val="TOC3"/>
            <w:tabs>
              <w:tab w:val="right" w:leader="dot" w:pos="9016"/>
            </w:tabs>
            <w:rPr>
              <w:rFonts w:asciiTheme="minorHAnsi" w:eastAsiaTheme="minorEastAsia" w:hAnsiTheme="minorHAnsi" w:cstheme="minorBidi"/>
              <w:noProof/>
              <w:sz w:val="22"/>
              <w:szCs w:val="22"/>
              <w:lang w:val="en-KE" w:eastAsia="en-KE"/>
            </w:rPr>
          </w:pPr>
          <w:hyperlink w:anchor="_Toc124247744" w:history="1">
            <w:r w:rsidR="00200BBE" w:rsidRPr="008F3177">
              <w:rPr>
                <w:rStyle w:val="Hyperlink"/>
                <w:noProof/>
              </w:rPr>
              <w:t>3.3.4: Testing</w:t>
            </w:r>
            <w:r w:rsidR="00200BBE">
              <w:rPr>
                <w:noProof/>
                <w:webHidden/>
              </w:rPr>
              <w:tab/>
            </w:r>
            <w:r w:rsidR="00200BBE">
              <w:rPr>
                <w:noProof/>
                <w:webHidden/>
              </w:rPr>
              <w:fldChar w:fldCharType="begin"/>
            </w:r>
            <w:r w:rsidR="00200BBE">
              <w:rPr>
                <w:noProof/>
                <w:webHidden/>
              </w:rPr>
              <w:instrText xml:space="preserve"> PAGEREF _Toc124247744 \h </w:instrText>
            </w:r>
            <w:r w:rsidR="00200BBE">
              <w:rPr>
                <w:noProof/>
                <w:webHidden/>
              </w:rPr>
            </w:r>
            <w:r w:rsidR="00200BBE">
              <w:rPr>
                <w:noProof/>
                <w:webHidden/>
              </w:rPr>
              <w:fldChar w:fldCharType="separate"/>
            </w:r>
            <w:r w:rsidR="00200BBE">
              <w:rPr>
                <w:noProof/>
                <w:webHidden/>
              </w:rPr>
              <w:t>11</w:t>
            </w:r>
            <w:r w:rsidR="00200BBE">
              <w:rPr>
                <w:noProof/>
                <w:webHidden/>
              </w:rPr>
              <w:fldChar w:fldCharType="end"/>
            </w:r>
          </w:hyperlink>
        </w:p>
        <w:p w14:paraId="3D8A001E" w14:textId="40F6D231"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45" w:history="1">
            <w:r w:rsidR="00200BBE" w:rsidRPr="008F3177">
              <w:rPr>
                <w:rStyle w:val="Hyperlink"/>
                <w:noProof/>
              </w:rPr>
              <w:t>3.4: Functional and Nonfunctional requirements</w:t>
            </w:r>
            <w:r w:rsidR="00200BBE">
              <w:rPr>
                <w:noProof/>
                <w:webHidden/>
              </w:rPr>
              <w:tab/>
            </w:r>
            <w:r w:rsidR="00200BBE">
              <w:rPr>
                <w:noProof/>
                <w:webHidden/>
              </w:rPr>
              <w:fldChar w:fldCharType="begin"/>
            </w:r>
            <w:r w:rsidR="00200BBE">
              <w:rPr>
                <w:noProof/>
                <w:webHidden/>
              </w:rPr>
              <w:instrText xml:space="preserve"> PAGEREF _Toc124247745 \h </w:instrText>
            </w:r>
            <w:r w:rsidR="00200BBE">
              <w:rPr>
                <w:noProof/>
                <w:webHidden/>
              </w:rPr>
            </w:r>
            <w:r w:rsidR="00200BBE">
              <w:rPr>
                <w:noProof/>
                <w:webHidden/>
              </w:rPr>
              <w:fldChar w:fldCharType="separate"/>
            </w:r>
            <w:r w:rsidR="00200BBE">
              <w:rPr>
                <w:noProof/>
                <w:webHidden/>
              </w:rPr>
              <w:t>11</w:t>
            </w:r>
            <w:r w:rsidR="00200BBE">
              <w:rPr>
                <w:noProof/>
                <w:webHidden/>
              </w:rPr>
              <w:fldChar w:fldCharType="end"/>
            </w:r>
          </w:hyperlink>
        </w:p>
        <w:p w14:paraId="72334CAC" w14:textId="69689530"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46" w:history="1">
            <w:r w:rsidR="00200BBE" w:rsidRPr="008F3177">
              <w:rPr>
                <w:rStyle w:val="Hyperlink"/>
                <w:noProof/>
              </w:rPr>
              <w:t>3.5: Tools and techniques</w:t>
            </w:r>
            <w:r w:rsidR="00200BBE">
              <w:rPr>
                <w:noProof/>
                <w:webHidden/>
              </w:rPr>
              <w:tab/>
            </w:r>
            <w:r w:rsidR="00200BBE">
              <w:rPr>
                <w:noProof/>
                <w:webHidden/>
              </w:rPr>
              <w:fldChar w:fldCharType="begin"/>
            </w:r>
            <w:r w:rsidR="00200BBE">
              <w:rPr>
                <w:noProof/>
                <w:webHidden/>
              </w:rPr>
              <w:instrText xml:space="preserve"> PAGEREF _Toc124247746 \h </w:instrText>
            </w:r>
            <w:r w:rsidR="00200BBE">
              <w:rPr>
                <w:noProof/>
                <w:webHidden/>
              </w:rPr>
            </w:r>
            <w:r w:rsidR="00200BBE">
              <w:rPr>
                <w:noProof/>
                <w:webHidden/>
              </w:rPr>
              <w:fldChar w:fldCharType="separate"/>
            </w:r>
            <w:r w:rsidR="00200BBE">
              <w:rPr>
                <w:noProof/>
                <w:webHidden/>
              </w:rPr>
              <w:t>12</w:t>
            </w:r>
            <w:r w:rsidR="00200BBE">
              <w:rPr>
                <w:noProof/>
                <w:webHidden/>
              </w:rPr>
              <w:fldChar w:fldCharType="end"/>
            </w:r>
          </w:hyperlink>
        </w:p>
        <w:p w14:paraId="35115128" w14:textId="6AD70179"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47" w:history="1">
            <w:r w:rsidR="00200BBE" w:rsidRPr="008F3177">
              <w:rPr>
                <w:rStyle w:val="Hyperlink"/>
                <w:noProof/>
              </w:rPr>
              <w:t>3.6: Deliverables</w:t>
            </w:r>
            <w:r w:rsidR="00200BBE">
              <w:rPr>
                <w:noProof/>
                <w:webHidden/>
              </w:rPr>
              <w:tab/>
            </w:r>
            <w:r w:rsidR="00200BBE">
              <w:rPr>
                <w:noProof/>
                <w:webHidden/>
              </w:rPr>
              <w:fldChar w:fldCharType="begin"/>
            </w:r>
            <w:r w:rsidR="00200BBE">
              <w:rPr>
                <w:noProof/>
                <w:webHidden/>
              </w:rPr>
              <w:instrText xml:space="preserve"> PAGEREF _Toc124247747 \h </w:instrText>
            </w:r>
            <w:r w:rsidR="00200BBE">
              <w:rPr>
                <w:noProof/>
                <w:webHidden/>
              </w:rPr>
            </w:r>
            <w:r w:rsidR="00200BBE">
              <w:rPr>
                <w:noProof/>
                <w:webHidden/>
              </w:rPr>
              <w:fldChar w:fldCharType="separate"/>
            </w:r>
            <w:r w:rsidR="00200BBE">
              <w:rPr>
                <w:noProof/>
                <w:webHidden/>
              </w:rPr>
              <w:t>14</w:t>
            </w:r>
            <w:r w:rsidR="00200BBE">
              <w:rPr>
                <w:noProof/>
                <w:webHidden/>
              </w:rPr>
              <w:fldChar w:fldCharType="end"/>
            </w:r>
          </w:hyperlink>
        </w:p>
        <w:p w14:paraId="746329F2" w14:textId="2419AFD9" w:rsidR="00200BBE" w:rsidRDefault="00000000">
          <w:pPr>
            <w:pStyle w:val="TOC1"/>
            <w:tabs>
              <w:tab w:val="right" w:leader="dot" w:pos="9016"/>
            </w:tabs>
            <w:rPr>
              <w:rFonts w:asciiTheme="minorHAnsi" w:eastAsiaTheme="minorEastAsia" w:hAnsiTheme="minorHAnsi" w:cstheme="minorBidi"/>
              <w:noProof/>
              <w:sz w:val="22"/>
              <w:szCs w:val="22"/>
              <w:lang w:val="en-KE" w:eastAsia="en-KE"/>
            </w:rPr>
          </w:pPr>
          <w:hyperlink w:anchor="_Toc124247748" w:history="1">
            <w:r w:rsidR="00200BBE" w:rsidRPr="008F3177">
              <w:rPr>
                <w:rStyle w:val="Hyperlink"/>
                <w:noProof/>
              </w:rPr>
              <w:t>CHAPTER 4: SYSTEM ANALYSIS AND DESIGN</w:t>
            </w:r>
            <w:r w:rsidR="00200BBE">
              <w:rPr>
                <w:noProof/>
                <w:webHidden/>
              </w:rPr>
              <w:tab/>
            </w:r>
            <w:r w:rsidR="00200BBE">
              <w:rPr>
                <w:noProof/>
                <w:webHidden/>
              </w:rPr>
              <w:fldChar w:fldCharType="begin"/>
            </w:r>
            <w:r w:rsidR="00200BBE">
              <w:rPr>
                <w:noProof/>
                <w:webHidden/>
              </w:rPr>
              <w:instrText xml:space="preserve"> PAGEREF _Toc124247748 \h </w:instrText>
            </w:r>
            <w:r w:rsidR="00200BBE">
              <w:rPr>
                <w:noProof/>
                <w:webHidden/>
              </w:rPr>
            </w:r>
            <w:r w:rsidR="00200BBE">
              <w:rPr>
                <w:noProof/>
                <w:webHidden/>
              </w:rPr>
              <w:fldChar w:fldCharType="separate"/>
            </w:r>
            <w:r w:rsidR="00200BBE">
              <w:rPr>
                <w:noProof/>
                <w:webHidden/>
              </w:rPr>
              <w:t>15</w:t>
            </w:r>
            <w:r w:rsidR="00200BBE">
              <w:rPr>
                <w:noProof/>
                <w:webHidden/>
              </w:rPr>
              <w:fldChar w:fldCharType="end"/>
            </w:r>
          </w:hyperlink>
        </w:p>
        <w:p w14:paraId="1B4D0E85" w14:textId="424672E8"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49" w:history="1">
            <w:r w:rsidR="00200BBE" w:rsidRPr="008F3177">
              <w:rPr>
                <w:rStyle w:val="Hyperlink"/>
                <w:noProof/>
              </w:rPr>
              <w:t>4.1: Introduction</w:t>
            </w:r>
            <w:r w:rsidR="00200BBE">
              <w:rPr>
                <w:noProof/>
                <w:webHidden/>
              </w:rPr>
              <w:tab/>
            </w:r>
            <w:r w:rsidR="00200BBE">
              <w:rPr>
                <w:noProof/>
                <w:webHidden/>
              </w:rPr>
              <w:fldChar w:fldCharType="begin"/>
            </w:r>
            <w:r w:rsidR="00200BBE">
              <w:rPr>
                <w:noProof/>
                <w:webHidden/>
              </w:rPr>
              <w:instrText xml:space="preserve"> PAGEREF _Toc124247749 \h </w:instrText>
            </w:r>
            <w:r w:rsidR="00200BBE">
              <w:rPr>
                <w:noProof/>
                <w:webHidden/>
              </w:rPr>
            </w:r>
            <w:r w:rsidR="00200BBE">
              <w:rPr>
                <w:noProof/>
                <w:webHidden/>
              </w:rPr>
              <w:fldChar w:fldCharType="separate"/>
            </w:r>
            <w:r w:rsidR="00200BBE">
              <w:rPr>
                <w:noProof/>
                <w:webHidden/>
              </w:rPr>
              <w:t>15</w:t>
            </w:r>
            <w:r w:rsidR="00200BBE">
              <w:rPr>
                <w:noProof/>
                <w:webHidden/>
              </w:rPr>
              <w:fldChar w:fldCharType="end"/>
            </w:r>
          </w:hyperlink>
        </w:p>
        <w:p w14:paraId="7632C37A" w14:textId="1318A52B"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50" w:history="1">
            <w:r w:rsidR="00200BBE" w:rsidRPr="008F3177">
              <w:rPr>
                <w:rStyle w:val="Hyperlink"/>
                <w:noProof/>
              </w:rPr>
              <w:t>4.2: System Architecture</w:t>
            </w:r>
            <w:r w:rsidR="00200BBE">
              <w:rPr>
                <w:noProof/>
                <w:webHidden/>
              </w:rPr>
              <w:tab/>
            </w:r>
            <w:r w:rsidR="00200BBE">
              <w:rPr>
                <w:noProof/>
                <w:webHidden/>
              </w:rPr>
              <w:fldChar w:fldCharType="begin"/>
            </w:r>
            <w:r w:rsidR="00200BBE">
              <w:rPr>
                <w:noProof/>
                <w:webHidden/>
              </w:rPr>
              <w:instrText xml:space="preserve"> PAGEREF _Toc124247750 \h </w:instrText>
            </w:r>
            <w:r w:rsidR="00200BBE">
              <w:rPr>
                <w:noProof/>
                <w:webHidden/>
              </w:rPr>
            </w:r>
            <w:r w:rsidR="00200BBE">
              <w:rPr>
                <w:noProof/>
                <w:webHidden/>
              </w:rPr>
              <w:fldChar w:fldCharType="separate"/>
            </w:r>
            <w:r w:rsidR="00200BBE">
              <w:rPr>
                <w:noProof/>
                <w:webHidden/>
              </w:rPr>
              <w:t>15</w:t>
            </w:r>
            <w:r w:rsidR="00200BBE">
              <w:rPr>
                <w:noProof/>
                <w:webHidden/>
              </w:rPr>
              <w:fldChar w:fldCharType="end"/>
            </w:r>
          </w:hyperlink>
        </w:p>
        <w:p w14:paraId="1482243F" w14:textId="255A2F3B"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51" w:history="1">
            <w:r w:rsidR="00200BBE" w:rsidRPr="008F3177">
              <w:rPr>
                <w:rStyle w:val="Hyperlink"/>
                <w:noProof/>
              </w:rPr>
              <w:t>4.3: Software Implementation</w:t>
            </w:r>
            <w:r w:rsidR="00200BBE">
              <w:rPr>
                <w:noProof/>
                <w:webHidden/>
              </w:rPr>
              <w:tab/>
            </w:r>
            <w:r w:rsidR="00200BBE">
              <w:rPr>
                <w:noProof/>
                <w:webHidden/>
              </w:rPr>
              <w:fldChar w:fldCharType="begin"/>
            </w:r>
            <w:r w:rsidR="00200BBE">
              <w:rPr>
                <w:noProof/>
                <w:webHidden/>
              </w:rPr>
              <w:instrText xml:space="preserve"> PAGEREF _Toc124247751 \h </w:instrText>
            </w:r>
            <w:r w:rsidR="00200BBE">
              <w:rPr>
                <w:noProof/>
                <w:webHidden/>
              </w:rPr>
            </w:r>
            <w:r w:rsidR="00200BBE">
              <w:rPr>
                <w:noProof/>
                <w:webHidden/>
              </w:rPr>
              <w:fldChar w:fldCharType="separate"/>
            </w:r>
            <w:r w:rsidR="00200BBE">
              <w:rPr>
                <w:noProof/>
                <w:webHidden/>
              </w:rPr>
              <w:t>17</w:t>
            </w:r>
            <w:r w:rsidR="00200BBE">
              <w:rPr>
                <w:noProof/>
                <w:webHidden/>
              </w:rPr>
              <w:fldChar w:fldCharType="end"/>
            </w:r>
          </w:hyperlink>
        </w:p>
        <w:p w14:paraId="5FB5415A" w14:textId="7277CB60" w:rsidR="00200BBE" w:rsidRDefault="00000000">
          <w:pPr>
            <w:pStyle w:val="TOC3"/>
            <w:tabs>
              <w:tab w:val="right" w:leader="dot" w:pos="9016"/>
            </w:tabs>
            <w:rPr>
              <w:rFonts w:asciiTheme="minorHAnsi" w:eastAsiaTheme="minorEastAsia" w:hAnsiTheme="minorHAnsi" w:cstheme="minorBidi"/>
              <w:noProof/>
              <w:sz w:val="22"/>
              <w:szCs w:val="22"/>
              <w:lang w:val="en-KE" w:eastAsia="en-KE"/>
            </w:rPr>
          </w:pPr>
          <w:hyperlink w:anchor="_Toc124247752" w:history="1">
            <w:r w:rsidR="00200BBE" w:rsidRPr="008F3177">
              <w:rPr>
                <w:rStyle w:val="Hyperlink"/>
                <w:noProof/>
              </w:rPr>
              <w:t>4.3.1: Arduino IDE</w:t>
            </w:r>
            <w:r w:rsidR="00200BBE">
              <w:rPr>
                <w:noProof/>
                <w:webHidden/>
              </w:rPr>
              <w:tab/>
            </w:r>
            <w:r w:rsidR="00200BBE">
              <w:rPr>
                <w:noProof/>
                <w:webHidden/>
              </w:rPr>
              <w:fldChar w:fldCharType="begin"/>
            </w:r>
            <w:r w:rsidR="00200BBE">
              <w:rPr>
                <w:noProof/>
                <w:webHidden/>
              </w:rPr>
              <w:instrText xml:space="preserve"> PAGEREF _Toc124247752 \h </w:instrText>
            </w:r>
            <w:r w:rsidR="00200BBE">
              <w:rPr>
                <w:noProof/>
                <w:webHidden/>
              </w:rPr>
            </w:r>
            <w:r w:rsidR="00200BBE">
              <w:rPr>
                <w:noProof/>
                <w:webHidden/>
              </w:rPr>
              <w:fldChar w:fldCharType="separate"/>
            </w:r>
            <w:r w:rsidR="00200BBE">
              <w:rPr>
                <w:noProof/>
                <w:webHidden/>
              </w:rPr>
              <w:t>17</w:t>
            </w:r>
            <w:r w:rsidR="00200BBE">
              <w:rPr>
                <w:noProof/>
                <w:webHidden/>
              </w:rPr>
              <w:fldChar w:fldCharType="end"/>
            </w:r>
          </w:hyperlink>
        </w:p>
        <w:p w14:paraId="479909F0" w14:textId="75A5E935" w:rsidR="00200BBE" w:rsidRDefault="00000000">
          <w:pPr>
            <w:pStyle w:val="TOC3"/>
            <w:tabs>
              <w:tab w:val="right" w:leader="dot" w:pos="9016"/>
            </w:tabs>
            <w:rPr>
              <w:rFonts w:asciiTheme="minorHAnsi" w:eastAsiaTheme="minorEastAsia" w:hAnsiTheme="minorHAnsi" w:cstheme="minorBidi"/>
              <w:noProof/>
              <w:sz w:val="22"/>
              <w:szCs w:val="22"/>
              <w:lang w:val="en-KE" w:eastAsia="en-KE"/>
            </w:rPr>
          </w:pPr>
          <w:hyperlink w:anchor="_Toc124247753" w:history="1">
            <w:r w:rsidR="00200BBE" w:rsidRPr="008F3177">
              <w:rPr>
                <w:rStyle w:val="Hyperlink"/>
                <w:noProof/>
              </w:rPr>
              <w:t>4.3.2: Firebase</w:t>
            </w:r>
            <w:r w:rsidR="00200BBE">
              <w:rPr>
                <w:noProof/>
                <w:webHidden/>
              </w:rPr>
              <w:tab/>
            </w:r>
            <w:r w:rsidR="00200BBE">
              <w:rPr>
                <w:noProof/>
                <w:webHidden/>
              </w:rPr>
              <w:fldChar w:fldCharType="begin"/>
            </w:r>
            <w:r w:rsidR="00200BBE">
              <w:rPr>
                <w:noProof/>
                <w:webHidden/>
              </w:rPr>
              <w:instrText xml:space="preserve"> PAGEREF _Toc124247753 \h </w:instrText>
            </w:r>
            <w:r w:rsidR="00200BBE">
              <w:rPr>
                <w:noProof/>
                <w:webHidden/>
              </w:rPr>
            </w:r>
            <w:r w:rsidR="00200BBE">
              <w:rPr>
                <w:noProof/>
                <w:webHidden/>
              </w:rPr>
              <w:fldChar w:fldCharType="separate"/>
            </w:r>
            <w:r w:rsidR="00200BBE">
              <w:rPr>
                <w:noProof/>
                <w:webHidden/>
              </w:rPr>
              <w:t>23</w:t>
            </w:r>
            <w:r w:rsidR="00200BBE">
              <w:rPr>
                <w:noProof/>
                <w:webHidden/>
              </w:rPr>
              <w:fldChar w:fldCharType="end"/>
            </w:r>
          </w:hyperlink>
        </w:p>
        <w:p w14:paraId="551F19C6" w14:textId="66723BC9" w:rsidR="00200BBE" w:rsidRDefault="00000000">
          <w:pPr>
            <w:pStyle w:val="TOC3"/>
            <w:tabs>
              <w:tab w:val="right" w:leader="dot" w:pos="9016"/>
            </w:tabs>
            <w:rPr>
              <w:rFonts w:asciiTheme="minorHAnsi" w:eastAsiaTheme="minorEastAsia" w:hAnsiTheme="minorHAnsi" w:cstheme="minorBidi"/>
              <w:noProof/>
              <w:sz w:val="22"/>
              <w:szCs w:val="22"/>
              <w:lang w:val="en-KE" w:eastAsia="en-KE"/>
            </w:rPr>
          </w:pPr>
          <w:hyperlink w:anchor="_Toc124247754" w:history="1">
            <w:r w:rsidR="00200BBE" w:rsidRPr="008F3177">
              <w:rPr>
                <w:rStyle w:val="Hyperlink"/>
                <w:noProof/>
              </w:rPr>
              <w:t>4.3.3: Website</w:t>
            </w:r>
            <w:r w:rsidR="00200BBE">
              <w:rPr>
                <w:noProof/>
                <w:webHidden/>
              </w:rPr>
              <w:tab/>
            </w:r>
            <w:r w:rsidR="00200BBE">
              <w:rPr>
                <w:noProof/>
                <w:webHidden/>
              </w:rPr>
              <w:fldChar w:fldCharType="begin"/>
            </w:r>
            <w:r w:rsidR="00200BBE">
              <w:rPr>
                <w:noProof/>
                <w:webHidden/>
              </w:rPr>
              <w:instrText xml:space="preserve"> PAGEREF _Toc124247754 \h </w:instrText>
            </w:r>
            <w:r w:rsidR="00200BBE">
              <w:rPr>
                <w:noProof/>
                <w:webHidden/>
              </w:rPr>
            </w:r>
            <w:r w:rsidR="00200BBE">
              <w:rPr>
                <w:noProof/>
                <w:webHidden/>
              </w:rPr>
              <w:fldChar w:fldCharType="separate"/>
            </w:r>
            <w:r w:rsidR="00200BBE">
              <w:rPr>
                <w:noProof/>
                <w:webHidden/>
              </w:rPr>
              <w:t>24</w:t>
            </w:r>
            <w:r w:rsidR="00200BBE">
              <w:rPr>
                <w:noProof/>
                <w:webHidden/>
              </w:rPr>
              <w:fldChar w:fldCharType="end"/>
            </w:r>
          </w:hyperlink>
        </w:p>
        <w:p w14:paraId="252C95C0" w14:textId="6CE44498"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55" w:history="1">
            <w:r w:rsidR="00200BBE" w:rsidRPr="008F3177">
              <w:rPr>
                <w:rStyle w:val="Hyperlink"/>
                <w:noProof/>
              </w:rPr>
              <w:t>4.4.: Hardware Implementation</w:t>
            </w:r>
            <w:r w:rsidR="00200BBE">
              <w:rPr>
                <w:noProof/>
                <w:webHidden/>
              </w:rPr>
              <w:tab/>
            </w:r>
            <w:r w:rsidR="00200BBE">
              <w:rPr>
                <w:noProof/>
                <w:webHidden/>
              </w:rPr>
              <w:fldChar w:fldCharType="begin"/>
            </w:r>
            <w:r w:rsidR="00200BBE">
              <w:rPr>
                <w:noProof/>
                <w:webHidden/>
              </w:rPr>
              <w:instrText xml:space="preserve"> PAGEREF _Toc124247755 \h </w:instrText>
            </w:r>
            <w:r w:rsidR="00200BBE">
              <w:rPr>
                <w:noProof/>
                <w:webHidden/>
              </w:rPr>
            </w:r>
            <w:r w:rsidR="00200BBE">
              <w:rPr>
                <w:noProof/>
                <w:webHidden/>
              </w:rPr>
              <w:fldChar w:fldCharType="separate"/>
            </w:r>
            <w:r w:rsidR="00200BBE">
              <w:rPr>
                <w:noProof/>
                <w:webHidden/>
              </w:rPr>
              <w:t>25</w:t>
            </w:r>
            <w:r w:rsidR="00200BBE">
              <w:rPr>
                <w:noProof/>
                <w:webHidden/>
              </w:rPr>
              <w:fldChar w:fldCharType="end"/>
            </w:r>
          </w:hyperlink>
        </w:p>
        <w:p w14:paraId="3A79B1E7" w14:textId="1A80EB67" w:rsidR="00200BBE" w:rsidRDefault="00000000">
          <w:pPr>
            <w:pStyle w:val="TOC3"/>
            <w:tabs>
              <w:tab w:val="right" w:leader="dot" w:pos="9016"/>
            </w:tabs>
            <w:rPr>
              <w:rFonts w:asciiTheme="minorHAnsi" w:eastAsiaTheme="minorEastAsia" w:hAnsiTheme="minorHAnsi" w:cstheme="minorBidi"/>
              <w:noProof/>
              <w:sz w:val="22"/>
              <w:szCs w:val="22"/>
              <w:lang w:val="en-KE" w:eastAsia="en-KE"/>
            </w:rPr>
          </w:pPr>
          <w:hyperlink w:anchor="_Toc124247756" w:history="1">
            <w:r w:rsidR="00200BBE" w:rsidRPr="008F3177">
              <w:rPr>
                <w:rStyle w:val="Hyperlink"/>
                <w:noProof/>
              </w:rPr>
              <w:t>4.4.1: Dustbin Prototype</w:t>
            </w:r>
            <w:r w:rsidR="00200BBE">
              <w:rPr>
                <w:noProof/>
                <w:webHidden/>
              </w:rPr>
              <w:tab/>
            </w:r>
            <w:r w:rsidR="00200BBE">
              <w:rPr>
                <w:noProof/>
                <w:webHidden/>
              </w:rPr>
              <w:fldChar w:fldCharType="begin"/>
            </w:r>
            <w:r w:rsidR="00200BBE">
              <w:rPr>
                <w:noProof/>
                <w:webHidden/>
              </w:rPr>
              <w:instrText xml:space="preserve"> PAGEREF _Toc124247756 \h </w:instrText>
            </w:r>
            <w:r w:rsidR="00200BBE">
              <w:rPr>
                <w:noProof/>
                <w:webHidden/>
              </w:rPr>
            </w:r>
            <w:r w:rsidR="00200BBE">
              <w:rPr>
                <w:noProof/>
                <w:webHidden/>
              </w:rPr>
              <w:fldChar w:fldCharType="separate"/>
            </w:r>
            <w:r w:rsidR="00200BBE">
              <w:rPr>
                <w:noProof/>
                <w:webHidden/>
              </w:rPr>
              <w:t>25</w:t>
            </w:r>
            <w:r w:rsidR="00200BBE">
              <w:rPr>
                <w:noProof/>
                <w:webHidden/>
              </w:rPr>
              <w:fldChar w:fldCharType="end"/>
            </w:r>
          </w:hyperlink>
        </w:p>
        <w:p w14:paraId="69AACBDF" w14:textId="52EBEC08" w:rsidR="00200BBE" w:rsidRDefault="00000000">
          <w:pPr>
            <w:pStyle w:val="TOC1"/>
            <w:tabs>
              <w:tab w:val="right" w:leader="dot" w:pos="9016"/>
            </w:tabs>
            <w:rPr>
              <w:rFonts w:asciiTheme="minorHAnsi" w:eastAsiaTheme="minorEastAsia" w:hAnsiTheme="minorHAnsi" w:cstheme="minorBidi"/>
              <w:noProof/>
              <w:sz w:val="22"/>
              <w:szCs w:val="22"/>
              <w:lang w:val="en-KE" w:eastAsia="en-KE"/>
            </w:rPr>
          </w:pPr>
          <w:hyperlink w:anchor="_Toc124247757" w:history="1">
            <w:r w:rsidR="00200BBE" w:rsidRPr="008F3177">
              <w:rPr>
                <w:rStyle w:val="Hyperlink"/>
                <w:noProof/>
              </w:rPr>
              <w:t>CHAPTER 5: TESTING, RESULTS AND DISCUSSION</w:t>
            </w:r>
            <w:r w:rsidR="00200BBE">
              <w:rPr>
                <w:noProof/>
                <w:webHidden/>
              </w:rPr>
              <w:tab/>
            </w:r>
            <w:r w:rsidR="00200BBE">
              <w:rPr>
                <w:noProof/>
                <w:webHidden/>
              </w:rPr>
              <w:fldChar w:fldCharType="begin"/>
            </w:r>
            <w:r w:rsidR="00200BBE">
              <w:rPr>
                <w:noProof/>
                <w:webHidden/>
              </w:rPr>
              <w:instrText xml:space="preserve"> PAGEREF _Toc124247757 \h </w:instrText>
            </w:r>
            <w:r w:rsidR="00200BBE">
              <w:rPr>
                <w:noProof/>
                <w:webHidden/>
              </w:rPr>
            </w:r>
            <w:r w:rsidR="00200BBE">
              <w:rPr>
                <w:noProof/>
                <w:webHidden/>
              </w:rPr>
              <w:fldChar w:fldCharType="separate"/>
            </w:r>
            <w:r w:rsidR="00200BBE">
              <w:rPr>
                <w:noProof/>
                <w:webHidden/>
              </w:rPr>
              <w:t>29</w:t>
            </w:r>
            <w:r w:rsidR="00200BBE">
              <w:rPr>
                <w:noProof/>
                <w:webHidden/>
              </w:rPr>
              <w:fldChar w:fldCharType="end"/>
            </w:r>
          </w:hyperlink>
        </w:p>
        <w:p w14:paraId="585C2BDC" w14:textId="2345B96A"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58" w:history="1">
            <w:r w:rsidR="00200BBE" w:rsidRPr="008F3177">
              <w:rPr>
                <w:rStyle w:val="Hyperlink"/>
                <w:noProof/>
              </w:rPr>
              <w:t>5.1: Introduction</w:t>
            </w:r>
            <w:r w:rsidR="00200BBE">
              <w:rPr>
                <w:noProof/>
                <w:webHidden/>
              </w:rPr>
              <w:tab/>
            </w:r>
            <w:r w:rsidR="00200BBE">
              <w:rPr>
                <w:noProof/>
                <w:webHidden/>
              </w:rPr>
              <w:fldChar w:fldCharType="begin"/>
            </w:r>
            <w:r w:rsidR="00200BBE">
              <w:rPr>
                <w:noProof/>
                <w:webHidden/>
              </w:rPr>
              <w:instrText xml:space="preserve"> PAGEREF _Toc124247758 \h </w:instrText>
            </w:r>
            <w:r w:rsidR="00200BBE">
              <w:rPr>
                <w:noProof/>
                <w:webHidden/>
              </w:rPr>
            </w:r>
            <w:r w:rsidR="00200BBE">
              <w:rPr>
                <w:noProof/>
                <w:webHidden/>
              </w:rPr>
              <w:fldChar w:fldCharType="separate"/>
            </w:r>
            <w:r w:rsidR="00200BBE">
              <w:rPr>
                <w:noProof/>
                <w:webHidden/>
              </w:rPr>
              <w:t>29</w:t>
            </w:r>
            <w:r w:rsidR="00200BBE">
              <w:rPr>
                <w:noProof/>
                <w:webHidden/>
              </w:rPr>
              <w:fldChar w:fldCharType="end"/>
            </w:r>
          </w:hyperlink>
        </w:p>
        <w:p w14:paraId="630B8ECE" w14:textId="50320581"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59" w:history="1">
            <w:r w:rsidR="00200BBE" w:rsidRPr="008F3177">
              <w:rPr>
                <w:rStyle w:val="Hyperlink"/>
                <w:noProof/>
              </w:rPr>
              <w:t>5.2: Testing</w:t>
            </w:r>
            <w:r w:rsidR="00200BBE">
              <w:rPr>
                <w:noProof/>
                <w:webHidden/>
              </w:rPr>
              <w:tab/>
            </w:r>
            <w:r w:rsidR="00200BBE">
              <w:rPr>
                <w:noProof/>
                <w:webHidden/>
              </w:rPr>
              <w:fldChar w:fldCharType="begin"/>
            </w:r>
            <w:r w:rsidR="00200BBE">
              <w:rPr>
                <w:noProof/>
                <w:webHidden/>
              </w:rPr>
              <w:instrText xml:space="preserve"> PAGEREF _Toc124247759 \h </w:instrText>
            </w:r>
            <w:r w:rsidR="00200BBE">
              <w:rPr>
                <w:noProof/>
                <w:webHidden/>
              </w:rPr>
            </w:r>
            <w:r w:rsidR="00200BBE">
              <w:rPr>
                <w:noProof/>
                <w:webHidden/>
              </w:rPr>
              <w:fldChar w:fldCharType="separate"/>
            </w:r>
            <w:r w:rsidR="00200BBE">
              <w:rPr>
                <w:noProof/>
                <w:webHidden/>
              </w:rPr>
              <w:t>29</w:t>
            </w:r>
            <w:r w:rsidR="00200BBE">
              <w:rPr>
                <w:noProof/>
                <w:webHidden/>
              </w:rPr>
              <w:fldChar w:fldCharType="end"/>
            </w:r>
          </w:hyperlink>
        </w:p>
        <w:p w14:paraId="4D7266A7" w14:textId="4FB48FFB" w:rsidR="00200BBE" w:rsidRDefault="00000000">
          <w:pPr>
            <w:pStyle w:val="TOC3"/>
            <w:tabs>
              <w:tab w:val="right" w:leader="dot" w:pos="9016"/>
            </w:tabs>
            <w:rPr>
              <w:rFonts w:asciiTheme="minorHAnsi" w:eastAsiaTheme="minorEastAsia" w:hAnsiTheme="minorHAnsi" w:cstheme="minorBidi"/>
              <w:noProof/>
              <w:sz w:val="22"/>
              <w:szCs w:val="22"/>
              <w:lang w:val="en-KE" w:eastAsia="en-KE"/>
            </w:rPr>
          </w:pPr>
          <w:hyperlink w:anchor="_Toc124247760" w:history="1">
            <w:r w:rsidR="00200BBE" w:rsidRPr="008F3177">
              <w:rPr>
                <w:rStyle w:val="Hyperlink"/>
                <w:noProof/>
              </w:rPr>
              <w:t>5.2.1: NodeMCU connection</w:t>
            </w:r>
            <w:r w:rsidR="00200BBE">
              <w:rPr>
                <w:noProof/>
                <w:webHidden/>
              </w:rPr>
              <w:tab/>
            </w:r>
            <w:r w:rsidR="00200BBE">
              <w:rPr>
                <w:noProof/>
                <w:webHidden/>
              </w:rPr>
              <w:fldChar w:fldCharType="begin"/>
            </w:r>
            <w:r w:rsidR="00200BBE">
              <w:rPr>
                <w:noProof/>
                <w:webHidden/>
              </w:rPr>
              <w:instrText xml:space="preserve"> PAGEREF _Toc124247760 \h </w:instrText>
            </w:r>
            <w:r w:rsidR="00200BBE">
              <w:rPr>
                <w:noProof/>
                <w:webHidden/>
              </w:rPr>
            </w:r>
            <w:r w:rsidR="00200BBE">
              <w:rPr>
                <w:noProof/>
                <w:webHidden/>
              </w:rPr>
              <w:fldChar w:fldCharType="separate"/>
            </w:r>
            <w:r w:rsidR="00200BBE">
              <w:rPr>
                <w:noProof/>
                <w:webHidden/>
              </w:rPr>
              <w:t>29</w:t>
            </w:r>
            <w:r w:rsidR="00200BBE">
              <w:rPr>
                <w:noProof/>
                <w:webHidden/>
              </w:rPr>
              <w:fldChar w:fldCharType="end"/>
            </w:r>
          </w:hyperlink>
        </w:p>
        <w:p w14:paraId="38D8EB23" w14:textId="17F9AA73" w:rsidR="00200BBE" w:rsidRDefault="00000000">
          <w:pPr>
            <w:pStyle w:val="TOC3"/>
            <w:tabs>
              <w:tab w:val="right" w:leader="dot" w:pos="9016"/>
            </w:tabs>
            <w:rPr>
              <w:rFonts w:asciiTheme="minorHAnsi" w:eastAsiaTheme="minorEastAsia" w:hAnsiTheme="minorHAnsi" w:cstheme="minorBidi"/>
              <w:noProof/>
              <w:sz w:val="22"/>
              <w:szCs w:val="22"/>
              <w:lang w:val="en-KE" w:eastAsia="en-KE"/>
            </w:rPr>
          </w:pPr>
          <w:hyperlink w:anchor="_Toc124247761" w:history="1">
            <w:r w:rsidR="00200BBE" w:rsidRPr="008F3177">
              <w:rPr>
                <w:rStyle w:val="Hyperlink"/>
                <w:noProof/>
              </w:rPr>
              <w:t>5.2.2: Firebase and Website functionality</w:t>
            </w:r>
            <w:r w:rsidR="00200BBE">
              <w:rPr>
                <w:noProof/>
                <w:webHidden/>
              </w:rPr>
              <w:tab/>
            </w:r>
            <w:r w:rsidR="00200BBE">
              <w:rPr>
                <w:noProof/>
                <w:webHidden/>
              </w:rPr>
              <w:fldChar w:fldCharType="begin"/>
            </w:r>
            <w:r w:rsidR="00200BBE">
              <w:rPr>
                <w:noProof/>
                <w:webHidden/>
              </w:rPr>
              <w:instrText xml:space="preserve"> PAGEREF _Toc124247761 \h </w:instrText>
            </w:r>
            <w:r w:rsidR="00200BBE">
              <w:rPr>
                <w:noProof/>
                <w:webHidden/>
              </w:rPr>
            </w:r>
            <w:r w:rsidR="00200BBE">
              <w:rPr>
                <w:noProof/>
                <w:webHidden/>
              </w:rPr>
              <w:fldChar w:fldCharType="separate"/>
            </w:r>
            <w:r w:rsidR="00200BBE">
              <w:rPr>
                <w:noProof/>
                <w:webHidden/>
              </w:rPr>
              <w:t>29</w:t>
            </w:r>
            <w:r w:rsidR="00200BBE">
              <w:rPr>
                <w:noProof/>
                <w:webHidden/>
              </w:rPr>
              <w:fldChar w:fldCharType="end"/>
            </w:r>
          </w:hyperlink>
        </w:p>
        <w:p w14:paraId="74C168B7" w14:textId="1928CD2A"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62" w:history="1">
            <w:r w:rsidR="00200BBE" w:rsidRPr="008F3177">
              <w:rPr>
                <w:rStyle w:val="Hyperlink"/>
                <w:noProof/>
              </w:rPr>
              <w:t>5.3: Test Cases</w:t>
            </w:r>
            <w:r w:rsidR="00200BBE">
              <w:rPr>
                <w:noProof/>
                <w:webHidden/>
              </w:rPr>
              <w:tab/>
            </w:r>
            <w:r w:rsidR="00200BBE">
              <w:rPr>
                <w:noProof/>
                <w:webHidden/>
              </w:rPr>
              <w:fldChar w:fldCharType="begin"/>
            </w:r>
            <w:r w:rsidR="00200BBE">
              <w:rPr>
                <w:noProof/>
                <w:webHidden/>
              </w:rPr>
              <w:instrText xml:space="preserve"> PAGEREF _Toc124247762 \h </w:instrText>
            </w:r>
            <w:r w:rsidR="00200BBE">
              <w:rPr>
                <w:noProof/>
                <w:webHidden/>
              </w:rPr>
            </w:r>
            <w:r w:rsidR="00200BBE">
              <w:rPr>
                <w:noProof/>
                <w:webHidden/>
              </w:rPr>
              <w:fldChar w:fldCharType="separate"/>
            </w:r>
            <w:r w:rsidR="00200BBE">
              <w:rPr>
                <w:noProof/>
                <w:webHidden/>
              </w:rPr>
              <w:t>33</w:t>
            </w:r>
            <w:r w:rsidR="00200BBE">
              <w:rPr>
                <w:noProof/>
                <w:webHidden/>
              </w:rPr>
              <w:fldChar w:fldCharType="end"/>
            </w:r>
          </w:hyperlink>
        </w:p>
        <w:p w14:paraId="3ADB2DDD" w14:textId="366AB2B2"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63" w:history="1">
            <w:r w:rsidR="00200BBE" w:rsidRPr="008F3177">
              <w:rPr>
                <w:rStyle w:val="Hyperlink"/>
                <w:noProof/>
              </w:rPr>
              <w:t>5.4: Conclusion</w:t>
            </w:r>
            <w:r w:rsidR="00200BBE">
              <w:rPr>
                <w:noProof/>
                <w:webHidden/>
              </w:rPr>
              <w:tab/>
            </w:r>
            <w:r w:rsidR="00200BBE">
              <w:rPr>
                <w:noProof/>
                <w:webHidden/>
              </w:rPr>
              <w:fldChar w:fldCharType="begin"/>
            </w:r>
            <w:r w:rsidR="00200BBE">
              <w:rPr>
                <w:noProof/>
                <w:webHidden/>
              </w:rPr>
              <w:instrText xml:space="preserve"> PAGEREF _Toc124247763 \h </w:instrText>
            </w:r>
            <w:r w:rsidR="00200BBE">
              <w:rPr>
                <w:noProof/>
                <w:webHidden/>
              </w:rPr>
            </w:r>
            <w:r w:rsidR="00200BBE">
              <w:rPr>
                <w:noProof/>
                <w:webHidden/>
              </w:rPr>
              <w:fldChar w:fldCharType="separate"/>
            </w:r>
            <w:r w:rsidR="00200BBE">
              <w:rPr>
                <w:noProof/>
                <w:webHidden/>
              </w:rPr>
              <w:t>35</w:t>
            </w:r>
            <w:r w:rsidR="00200BBE">
              <w:rPr>
                <w:noProof/>
                <w:webHidden/>
              </w:rPr>
              <w:fldChar w:fldCharType="end"/>
            </w:r>
          </w:hyperlink>
        </w:p>
        <w:p w14:paraId="057B5B05" w14:textId="2735E622" w:rsidR="00200BBE" w:rsidRDefault="00000000">
          <w:pPr>
            <w:pStyle w:val="TOC1"/>
            <w:tabs>
              <w:tab w:val="right" w:leader="dot" w:pos="9016"/>
            </w:tabs>
            <w:rPr>
              <w:rFonts w:asciiTheme="minorHAnsi" w:eastAsiaTheme="minorEastAsia" w:hAnsiTheme="minorHAnsi" w:cstheme="minorBidi"/>
              <w:noProof/>
              <w:sz w:val="22"/>
              <w:szCs w:val="22"/>
              <w:lang w:val="en-KE" w:eastAsia="en-KE"/>
            </w:rPr>
          </w:pPr>
          <w:hyperlink w:anchor="_Toc124247764" w:history="1">
            <w:r w:rsidR="00200BBE" w:rsidRPr="008F3177">
              <w:rPr>
                <w:rStyle w:val="Hyperlink"/>
                <w:noProof/>
              </w:rPr>
              <w:t>CHAPTER 6: CONCLUSION AND RECOMMENDATIONS</w:t>
            </w:r>
            <w:r w:rsidR="00200BBE">
              <w:rPr>
                <w:noProof/>
                <w:webHidden/>
              </w:rPr>
              <w:tab/>
            </w:r>
            <w:r w:rsidR="00200BBE">
              <w:rPr>
                <w:noProof/>
                <w:webHidden/>
              </w:rPr>
              <w:fldChar w:fldCharType="begin"/>
            </w:r>
            <w:r w:rsidR="00200BBE">
              <w:rPr>
                <w:noProof/>
                <w:webHidden/>
              </w:rPr>
              <w:instrText xml:space="preserve"> PAGEREF _Toc124247764 \h </w:instrText>
            </w:r>
            <w:r w:rsidR="00200BBE">
              <w:rPr>
                <w:noProof/>
                <w:webHidden/>
              </w:rPr>
            </w:r>
            <w:r w:rsidR="00200BBE">
              <w:rPr>
                <w:noProof/>
                <w:webHidden/>
              </w:rPr>
              <w:fldChar w:fldCharType="separate"/>
            </w:r>
            <w:r w:rsidR="00200BBE">
              <w:rPr>
                <w:noProof/>
                <w:webHidden/>
              </w:rPr>
              <w:t>36</w:t>
            </w:r>
            <w:r w:rsidR="00200BBE">
              <w:rPr>
                <w:noProof/>
                <w:webHidden/>
              </w:rPr>
              <w:fldChar w:fldCharType="end"/>
            </w:r>
          </w:hyperlink>
        </w:p>
        <w:p w14:paraId="685F7939" w14:textId="31D39E21"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65" w:history="1">
            <w:r w:rsidR="00200BBE" w:rsidRPr="008F3177">
              <w:rPr>
                <w:rStyle w:val="Hyperlink"/>
                <w:noProof/>
              </w:rPr>
              <w:t>6.1: Conclusion</w:t>
            </w:r>
            <w:r w:rsidR="00200BBE">
              <w:rPr>
                <w:noProof/>
                <w:webHidden/>
              </w:rPr>
              <w:tab/>
            </w:r>
            <w:r w:rsidR="00200BBE">
              <w:rPr>
                <w:noProof/>
                <w:webHidden/>
              </w:rPr>
              <w:fldChar w:fldCharType="begin"/>
            </w:r>
            <w:r w:rsidR="00200BBE">
              <w:rPr>
                <w:noProof/>
                <w:webHidden/>
              </w:rPr>
              <w:instrText xml:space="preserve"> PAGEREF _Toc124247765 \h </w:instrText>
            </w:r>
            <w:r w:rsidR="00200BBE">
              <w:rPr>
                <w:noProof/>
                <w:webHidden/>
              </w:rPr>
            </w:r>
            <w:r w:rsidR="00200BBE">
              <w:rPr>
                <w:noProof/>
                <w:webHidden/>
              </w:rPr>
              <w:fldChar w:fldCharType="separate"/>
            </w:r>
            <w:r w:rsidR="00200BBE">
              <w:rPr>
                <w:noProof/>
                <w:webHidden/>
              </w:rPr>
              <w:t>36</w:t>
            </w:r>
            <w:r w:rsidR="00200BBE">
              <w:rPr>
                <w:noProof/>
                <w:webHidden/>
              </w:rPr>
              <w:fldChar w:fldCharType="end"/>
            </w:r>
          </w:hyperlink>
        </w:p>
        <w:p w14:paraId="31BA7891" w14:textId="2FB66841"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66" w:history="1">
            <w:r w:rsidR="00200BBE" w:rsidRPr="008F3177">
              <w:rPr>
                <w:rStyle w:val="Hyperlink"/>
                <w:noProof/>
              </w:rPr>
              <w:t>6.2: Recommendations</w:t>
            </w:r>
            <w:r w:rsidR="00200BBE">
              <w:rPr>
                <w:noProof/>
                <w:webHidden/>
              </w:rPr>
              <w:tab/>
            </w:r>
            <w:r w:rsidR="00200BBE">
              <w:rPr>
                <w:noProof/>
                <w:webHidden/>
              </w:rPr>
              <w:fldChar w:fldCharType="begin"/>
            </w:r>
            <w:r w:rsidR="00200BBE">
              <w:rPr>
                <w:noProof/>
                <w:webHidden/>
              </w:rPr>
              <w:instrText xml:space="preserve"> PAGEREF _Toc124247766 \h </w:instrText>
            </w:r>
            <w:r w:rsidR="00200BBE">
              <w:rPr>
                <w:noProof/>
                <w:webHidden/>
              </w:rPr>
            </w:r>
            <w:r w:rsidR="00200BBE">
              <w:rPr>
                <w:noProof/>
                <w:webHidden/>
              </w:rPr>
              <w:fldChar w:fldCharType="separate"/>
            </w:r>
            <w:r w:rsidR="00200BBE">
              <w:rPr>
                <w:noProof/>
                <w:webHidden/>
              </w:rPr>
              <w:t>36</w:t>
            </w:r>
            <w:r w:rsidR="00200BBE">
              <w:rPr>
                <w:noProof/>
                <w:webHidden/>
              </w:rPr>
              <w:fldChar w:fldCharType="end"/>
            </w:r>
          </w:hyperlink>
        </w:p>
        <w:p w14:paraId="59B02BFD" w14:textId="2C037597" w:rsidR="00200BBE" w:rsidRDefault="00000000">
          <w:pPr>
            <w:pStyle w:val="TOC2"/>
            <w:tabs>
              <w:tab w:val="right" w:leader="dot" w:pos="9016"/>
            </w:tabs>
            <w:rPr>
              <w:rFonts w:asciiTheme="minorHAnsi" w:eastAsiaTheme="minorEastAsia" w:hAnsiTheme="minorHAnsi" w:cstheme="minorBidi"/>
              <w:noProof/>
              <w:sz w:val="22"/>
              <w:szCs w:val="22"/>
              <w:lang w:val="en-KE" w:eastAsia="en-KE"/>
            </w:rPr>
          </w:pPr>
          <w:hyperlink w:anchor="_Toc124247767" w:history="1">
            <w:r w:rsidR="00200BBE" w:rsidRPr="008F3177">
              <w:rPr>
                <w:rStyle w:val="Hyperlink"/>
                <w:noProof/>
              </w:rPr>
              <w:t>6.3: Future Works</w:t>
            </w:r>
            <w:r w:rsidR="00200BBE">
              <w:rPr>
                <w:noProof/>
                <w:webHidden/>
              </w:rPr>
              <w:tab/>
            </w:r>
            <w:r w:rsidR="00200BBE">
              <w:rPr>
                <w:noProof/>
                <w:webHidden/>
              </w:rPr>
              <w:fldChar w:fldCharType="begin"/>
            </w:r>
            <w:r w:rsidR="00200BBE">
              <w:rPr>
                <w:noProof/>
                <w:webHidden/>
              </w:rPr>
              <w:instrText xml:space="preserve"> PAGEREF _Toc124247767 \h </w:instrText>
            </w:r>
            <w:r w:rsidR="00200BBE">
              <w:rPr>
                <w:noProof/>
                <w:webHidden/>
              </w:rPr>
            </w:r>
            <w:r w:rsidR="00200BBE">
              <w:rPr>
                <w:noProof/>
                <w:webHidden/>
              </w:rPr>
              <w:fldChar w:fldCharType="separate"/>
            </w:r>
            <w:r w:rsidR="00200BBE">
              <w:rPr>
                <w:noProof/>
                <w:webHidden/>
              </w:rPr>
              <w:t>36</w:t>
            </w:r>
            <w:r w:rsidR="00200BBE">
              <w:rPr>
                <w:noProof/>
                <w:webHidden/>
              </w:rPr>
              <w:fldChar w:fldCharType="end"/>
            </w:r>
          </w:hyperlink>
        </w:p>
        <w:p w14:paraId="56947687" w14:textId="7B18DDC8" w:rsidR="00200BBE" w:rsidRDefault="00000000">
          <w:pPr>
            <w:pStyle w:val="TOC1"/>
            <w:tabs>
              <w:tab w:val="right" w:leader="dot" w:pos="9016"/>
            </w:tabs>
            <w:rPr>
              <w:rFonts w:asciiTheme="minorHAnsi" w:eastAsiaTheme="minorEastAsia" w:hAnsiTheme="minorHAnsi" w:cstheme="minorBidi"/>
              <w:noProof/>
              <w:sz w:val="22"/>
              <w:szCs w:val="22"/>
              <w:lang w:val="en-KE" w:eastAsia="en-KE"/>
            </w:rPr>
          </w:pPr>
          <w:hyperlink w:anchor="_Toc124247768" w:history="1">
            <w:r w:rsidR="00200BBE" w:rsidRPr="008F3177">
              <w:rPr>
                <w:rStyle w:val="Hyperlink"/>
                <w:noProof/>
              </w:rPr>
              <w:t>REFERENCES</w:t>
            </w:r>
            <w:r w:rsidR="00200BBE">
              <w:rPr>
                <w:noProof/>
                <w:webHidden/>
              </w:rPr>
              <w:tab/>
            </w:r>
            <w:r w:rsidR="00200BBE">
              <w:rPr>
                <w:noProof/>
                <w:webHidden/>
              </w:rPr>
              <w:fldChar w:fldCharType="begin"/>
            </w:r>
            <w:r w:rsidR="00200BBE">
              <w:rPr>
                <w:noProof/>
                <w:webHidden/>
              </w:rPr>
              <w:instrText xml:space="preserve"> PAGEREF _Toc124247768 \h </w:instrText>
            </w:r>
            <w:r w:rsidR="00200BBE">
              <w:rPr>
                <w:noProof/>
                <w:webHidden/>
              </w:rPr>
            </w:r>
            <w:r w:rsidR="00200BBE">
              <w:rPr>
                <w:noProof/>
                <w:webHidden/>
              </w:rPr>
              <w:fldChar w:fldCharType="separate"/>
            </w:r>
            <w:r w:rsidR="00200BBE">
              <w:rPr>
                <w:noProof/>
                <w:webHidden/>
              </w:rPr>
              <w:t>37</w:t>
            </w:r>
            <w:r w:rsidR="00200BBE">
              <w:rPr>
                <w:noProof/>
                <w:webHidden/>
              </w:rPr>
              <w:fldChar w:fldCharType="end"/>
            </w:r>
          </w:hyperlink>
        </w:p>
        <w:p w14:paraId="18940F48" w14:textId="47898217" w:rsidR="00200BBE" w:rsidRDefault="00000000">
          <w:pPr>
            <w:pStyle w:val="TOC1"/>
            <w:tabs>
              <w:tab w:val="right" w:leader="dot" w:pos="9016"/>
            </w:tabs>
            <w:rPr>
              <w:rFonts w:asciiTheme="minorHAnsi" w:eastAsiaTheme="minorEastAsia" w:hAnsiTheme="minorHAnsi" w:cstheme="minorBidi"/>
              <w:noProof/>
              <w:sz w:val="22"/>
              <w:szCs w:val="22"/>
              <w:lang w:val="en-KE" w:eastAsia="en-KE"/>
            </w:rPr>
          </w:pPr>
          <w:hyperlink w:anchor="_Toc124247769" w:history="1">
            <w:r w:rsidR="00200BBE" w:rsidRPr="008F3177">
              <w:rPr>
                <w:rStyle w:val="Hyperlink"/>
                <w:noProof/>
              </w:rPr>
              <w:t>APPENDIX A: Gantt Chart</w:t>
            </w:r>
            <w:r w:rsidR="00200BBE">
              <w:rPr>
                <w:noProof/>
                <w:webHidden/>
              </w:rPr>
              <w:tab/>
            </w:r>
            <w:r w:rsidR="00200BBE">
              <w:rPr>
                <w:noProof/>
                <w:webHidden/>
              </w:rPr>
              <w:fldChar w:fldCharType="begin"/>
            </w:r>
            <w:r w:rsidR="00200BBE">
              <w:rPr>
                <w:noProof/>
                <w:webHidden/>
              </w:rPr>
              <w:instrText xml:space="preserve"> PAGEREF _Toc124247769 \h </w:instrText>
            </w:r>
            <w:r w:rsidR="00200BBE">
              <w:rPr>
                <w:noProof/>
                <w:webHidden/>
              </w:rPr>
            </w:r>
            <w:r w:rsidR="00200BBE">
              <w:rPr>
                <w:noProof/>
                <w:webHidden/>
              </w:rPr>
              <w:fldChar w:fldCharType="separate"/>
            </w:r>
            <w:r w:rsidR="00200BBE">
              <w:rPr>
                <w:noProof/>
                <w:webHidden/>
              </w:rPr>
              <w:t>39</w:t>
            </w:r>
            <w:r w:rsidR="00200BBE">
              <w:rPr>
                <w:noProof/>
                <w:webHidden/>
              </w:rPr>
              <w:fldChar w:fldCharType="end"/>
            </w:r>
          </w:hyperlink>
        </w:p>
        <w:p w14:paraId="69952FC8" w14:textId="031B08C3" w:rsidR="006A3A5D" w:rsidRDefault="64A51D25" w:rsidP="0008773F">
          <w:pPr>
            <w:pStyle w:val="TOC1"/>
            <w:tabs>
              <w:tab w:val="right" w:leader="dot" w:pos="9015"/>
            </w:tabs>
          </w:pPr>
          <w:r>
            <w:fldChar w:fldCharType="end"/>
          </w:r>
        </w:p>
      </w:sdtContent>
    </w:sdt>
    <w:p w14:paraId="00D8C5D8" w14:textId="75A281F0" w:rsidR="00DF744E" w:rsidRDefault="00DF744E">
      <w:pPr>
        <w:spacing w:before="0" w:after="160" w:line="259" w:lineRule="auto"/>
        <w:jc w:val="left"/>
      </w:pPr>
      <w:r>
        <w:br w:type="page"/>
      </w:r>
    </w:p>
    <w:p w14:paraId="74F60E06" w14:textId="7E1566E1" w:rsidR="006A3A5D" w:rsidRPr="00E62E45" w:rsidRDefault="006A3A5D" w:rsidP="009A7FBB">
      <w:pPr>
        <w:pStyle w:val="Heading1"/>
      </w:pPr>
      <w:bookmarkStart w:id="3" w:name="_Toc25793947"/>
      <w:bookmarkStart w:id="4" w:name="_Toc124247717"/>
      <w:r w:rsidRPr="00E62E45">
        <w:lastRenderedPageBreak/>
        <w:t>List of Figures</w:t>
      </w:r>
      <w:bookmarkEnd w:id="3"/>
      <w:bookmarkEnd w:id="4"/>
    </w:p>
    <w:p w14:paraId="498A8CAE" w14:textId="7E3E602C" w:rsidR="00F607C0" w:rsidRDefault="008B12E7">
      <w:pPr>
        <w:pStyle w:val="TableofFigures"/>
        <w:tabs>
          <w:tab w:val="right" w:leader="dot" w:pos="9016"/>
        </w:tabs>
        <w:rPr>
          <w:rFonts w:asciiTheme="minorHAnsi" w:eastAsiaTheme="minorEastAsia" w:hAnsiTheme="minorHAnsi" w:cstheme="minorBidi"/>
          <w:noProof/>
          <w:sz w:val="22"/>
          <w:szCs w:val="22"/>
          <w:lang w:val="en-KE" w:eastAsia="en-KE"/>
        </w:rPr>
      </w:pPr>
      <w:r>
        <w:rPr>
          <w:rFonts w:eastAsia="SimSun"/>
        </w:rPr>
        <w:fldChar w:fldCharType="begin"/>
      </w:r>
      <w:r>
        <w:rPr>
          <w:rFonts w:eastAsia="SimSun"/>
        </w:rPr>
        <w:instrText xml:space="preserve"> TOC \h \z \t "Caption" \c </w:instrText>
      </w:r>
      <w:r>
        <w:rPr>
          <w:rFonts w:eastAsia="SimSun"/>
        </w:rPr>
        <w:fldChar w:fldCharType="separate"/>
      </w:r>
      <w:hyperlink w:anchor="_Toc123844198" w:history="1">
        <w:r w:rsidR="00F607C0" w:rsidRPr="00B72C40">
          <w:rPr>
            <w:rStyle w:val="Hyperlink"/>
            <w:rFonts w:eastAsiaTheme="majorEastAsia"/>
            <w:noProof/>
          </w:rPr>
          <w:t>Figure 1.1:  Dumped waste in Nairobi CBD</w:t>
        </w:r>
        <w:r w:rsidR="00F607C0">
          <w:rPr>
            <w:noProof/>
            <w:webHidden/>
          </w:rPr>
          <w:tab/>
        </w:r>
        <w:r w:rsidR="00F607C0">
          <w:rPr>
            <w:noProof/>
            <w:webHidden/>
          </w:rPr>
          <w:fldChar w:fldCharType="begin"/>
        </w:r>
        <w:r w:rsidR="00F607C0">
          <w:rPr>
            <w:noProof/>
            <w:webHidden/>
          </w:rPr>
          <w:instrText xml:space="preserve"> PAGEREF _Toc123844198 \h </w:instrText>
        </w:r>
        <w:r w:rsidR="00F607C0">
          <w:rPr>
            <w:noProof/>
            <w:webHidden/>
          </w:rPr>
        </w:r>
        <w:r w:rsidR="00F607C0">
          <w:rPr>
            <w:noProof/>
            <w:webHidden/>
          </w:rPr>
          <w:fldChar w:fldCharType="separate"/>
        </w:r>
        <w:r w:rsidR="00F607C0">
          <w:rPr>
            <w:noProof/>
            <w:webHidden/>
          </w:rPr>
          <w:t>2</w:t>
        </w:r>
        <w:r w:rsidR="00F607C0">
          <w:rPr>
            <w:noProof/>
            <w:webHidden/>
          </w:rPr>
          <w:fldChar w:fldCharType="end"/>
        </w:r>
      </w:hyperlink>
    </w:p>
    <w:p w14:paraId="6343CF7E" w14:textId="14AE00F5"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199" w:history="1">
        <w:r w:rsidR="00F607C0" w:rsidRPr="00B72C40">
          <w:rPr>
            <w:rStyle w:val="Hyperlink"/>
            <w:rFonts w:eastAsiaTheme="majorEastAsia"/>
            <w:noProof/>
          </w:rPr>
          <w:t>Figure 2.1: Conceptual Framework</w:t>
        </w:r>
        <w:r w:rsidR="00F607C0">
          <w:rPr>
            <w:noProof/>
            <w:webHidden/>
          </w:rPr>
          <w:tab/>
        </w:r>
        <w:r w:rsidR="00F607C0">
          <w:rPr>
            <w:noProof/>
            <w:webHidden/>
          </w:rPr>
          <w:fldChar w:fldCharType="begin"/>
        </w:r>
        <w:r w:rsidR="00F607C0">
          <w:rPr>
            <w:noProof/>
            <w:webHidden/>
          </w:rPr>
          <w:instrText xml:space="preserve"> PAGEREF _Toc123844199 \h </w:instrText>
        </w:r>
        <w:r w:rsidR="00F607C0">
          <w:rPr>
            <w:noProof/>
            <w:webHidden/>
          </w:rPr>
        </w:r>
        <w:r w:rsidR="00F607C0">
          <w:rPr>
            <w:noProof/>
            <w:webHidden/>
          </w:rPr>
          <w:fldChar w:fldCharType="separate"/>
        </w:r>
        <w:r w:rsidR="00F607C0">
          <w:rPr>
            <w:noProof/>
            <w:webHidden/>
          </w:rPr>
          <w:t>9</w:t>
        </w:r>
        <w:r w:rsidR="00F607C0">
          <w:rPr>
            <w:noProof/>
            <w:webHidden/>
          </w:rPr>
          <w:fldChar w:fldCharType="end"/>
        </w:r>
      </w:hyperlink>
    </w:p>
    <w:p w14:paraId="3B7BFE46" w14:textId="2A29195B"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00" w:history="1">
        <w:r w:rsidR="00F607C0" w:rsidRPr="00B72C40">
          <w:rPr>
            <w:rStyle w:val="Hyperlink"/>
            <w:rFonts w:eastAsiaTheme="majorEastAsia"/>
            <w:noProof/>
          </w:rPr>
          <w:t>Figure 3.1: Incremental Prototyping model(Martin, 2022)</w:t>
        </w:r>
        <w:r w:rsidR="00F607C0">
          <w:rPr>
            <w:noProof/>
            <w:webHidden/>
          </w:rPr>
          <w:tab/>
        </w:r>
        <w:r w:rsidR="00F607C0">
          <w:rPr>
            <w:noProof/>
            <w:webHidden/>
          </w:rPr>
          <w:fldChar w:fldCharType="begin"/>
        </w:r>
        <w:r w:rsidR="00F607C0">
          <w:rPr>
            <w:noProof/>
            <w:webHidden/>
          </w:rPr>
          <w:instrText xml:space="preserve"> PAGEREF _Toc123844200 \h </w:instrText>
        </w:r>
        <w:r w:rsidR="00F607C0">
          <w:rPr>
            <w:noProof/>
            <w:webHidden/>
          </w:rPr>
        </w:r>
        <w:r w:rsidR="00F607C0">
          <w:rPr>
            <w:noProof/>
            <w:webHidden/>
          </w:rPr>
          <w:fldChar w:fldCharType="separate"/>
        </w:r>
        <w:r w:rsidR="00F607C0">
          <w:rPr>
            <w:noProof/>
            <w:webHidden/>
          </w:rPr>
          <w:t>10</w:t>
        </w:r>
        <w:r w:rsidR="00F607C0">
          <w:rPr>
            <w:noProof/>
            <w:webHidden/>
          </w:rPr>
          <w:fldChar w:fldCharType="end"/>
        </w:r>
      </w:hyperlink>
    </w:p>
    <w:p w14:paraId="1ED693AE" w14:textId="27E479F1"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01" w:history="1">
        <w:r w:rsidR="00F607C0" w:rsidRPr="00B72C40">
          <w:rPr>
            <w:rStyle w:val="Hyperlink"/>
            <w:rFonts w:eastAsiaTheme="majorEastAsia"/>
            <w:noProof/>
          </w:rPr>
          <w:t>Figure 3.2: Ultrasonic sensor</w:t>
        </w:r>
        <w:r w:rsidR="00F607C0">
          <w:rPr>
            <w:noProof/>
            <w:webHidden/>
          </w:rPr>
          <w:tab/>
        </w:r>
        <w:r w:rsidR="00F607C0">
          <w:rPr>
            <w:noProof/>
            <w:webHidden/>
          </w:rPr>
          <w:fldChar w:fldCharType="begin"/>
        </w:r>
        <w:r w:rsidR="00F607C0">
          <w:rPr>
            <w:noProof/>
            <w:webHidden/>
          </w:rPr>
          <w:instrText xml:space="preserve"> PAGEREF _Toc123844201 \h </w:instrText>
        </w:r>
        <w:r w:rsidR="00F607C0">
          <w:rPr>
            <w:noProof/>
            <w:webHidden/>
          </w:rPr>
        </w:r>
        <w:r w:rsidR="00F607C0">
          <w:rPr>
            <w:noProof/>
            <w:webHidden/>
          </w:rPr>
          <w:fldChar w:fldCharType="separate"/>
        </w:r>
        <w:r w:rsidR="00F607C0">
          <w:rPr>
            <w:noProof/>
            <w:webHidden/>
          </w:rPr>
          <w:t>12</w:t>
        </w:r>
        <w:r w:rsidR="00F607C0">
          <w:rPr>
            <w:noProof/>
            <w:webHidden/>
          </w:rPr>
          <w:fldChar w:fldCharType="end"/>
        </w:r>
      </w:hyperlink>
    </w:p>
    <w:p w14:paraId="28EC424B" w14:textId="00507DC4"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02" w:history="1">
        <w:r w:rsidR="00F607C0" w:rsidRPr="00B72C40">
          <w:rPr>
            <w:rStyle w:val="Hyperlink"/>
            <w:rFonts w:eastAsiaTheme="majorEastAsia"/>
            <w:noProof/>
          </w:rPr>
          <w:t>Figure 3.3: ESP8266 Microcontroller</w:t>
        </w:r>
        <w:r w:rsidR="00F607C0">
          <w:rPr>
            <w:noProof/>
            <w:webHidden/>
          </w:rPr>
          <w:tab/>
        </w:r>
        <w:r w:rsidR="00F607C0">
          <w:rPr>
            <w:noProof/>
            <w:webHidden/>
          </w:rPr>
          <w:fldChar w:fldCharType="begin"/>
        </w:r>
        <w:r w:rsidR="00F607C0">
          <w:rPr>
            <w:noProof/>
            <w:webHidden/>
          </w:rPr>
          <w:instrText xml:space="preserve"> PAGEREF _Toc123844202 \h </w:instrText>
        </w:r>
        <w:r w:rsidR="00F607C0">
          <w:rPr>
            <w:noProof/>
            <w:webHidden/>
          </w:rPr>
        </w:r>
        <w:r w:rsidR="00F607C0">
          <w:rPr>
            <w:noProof/>
            <w:webHidden/>
          </w:rPr>
          <w:fldChar w:fldCharType="separate"/>
        </w:r>
        <w:r w:rsidR="00F607C0">
          <w:rPr>
            <w:noProof/>
            <w:webHidden/>
          </w:rPr>
          <w:t>12</w:t>
        </w:r>
        <w:r w:rsidR="00F607C0">
          <w:rPr>
            <w:noProof/>
            <w:webHidden/>
          </w:rPr>
          <w:fldChar w:fldCharType="end"/>
        </w:r>
      </w:hyperlink>
    </w:p>
    <w:p w14:paraId="0AB8070C" w14:textId="1B8292DC"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03" w:history="1">
        <w:r w:rsidR="00F607C0" w:rsidRPr="00B72C40">
          <w:rPr>
            <w:rStyle w:val="Hyperlink"/>
            <w:rFonts w:eastAsiaTheme="majorEastAsia"/>
            <w:noProof/>
          </w:rPr>
          <w:t>Figure 3.4: Jumper Cables</w:t>
        </w:r>
        <w:r w:rsidR="00F607C0">
          <w:rPr>
            <w:noProof/>
            <w:webHidden/>
          </w:rPr>
          <w:tab/>
        </w:r>
        <w:r w:rsidR="00F607C0">
          <w:rPr>
            <w:noProof/>
            <w:webHidden/>
          </w:rPr>
          <w:fldChar w:fldCharType="begin"/>
        </w:r>
        <w:r w:rsidR="00F607C0">
          <w:rPr>
            <w:noProof/>
            <w:webHidden/>
          </w:rPr>
          <w:instrText xml:space="preserve"> PAGEREF _Toc123844203 \h </w:instrText>
        </w:r>
        <w:r w:rsidR="00F607C0">
          <w:rPr>
            <w:noProof/>
            <w:webHidden/>
          </w:rPr>
        </w:r>
        <w:r w:rsidR="00F607C0">
          <w:rPr>
            <w:noProof/>
            <w:webHidden/>
          </w:rPr>
          <w:fldChar w:fldCharType="separate"/>
        </w:r>
        <w:r w:rsidR="00F607C0">
          <w:rPr>
            <w:noProof/>
            <w:webHidden/>
          </w:rPr>
          <w:t>13</w:t>
        </w:r>
        <w:r w:rsidR="00F607C0">
          <w:rPr>
            <w:noProof/>
            <w:webHidden/>
          </w:rPr>
          <w:fldChar w:fldCharType="end"/>
        </w:r>
      </w:hyperlink>
    </w:p>
    <w:p w14:paraId="50F31BFE" w14:textId="405BFE16"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04" w:history="1">
        <w:r w:rsidR="00F607C0" w:rsidRPr="00B72C40">
          <w:rPr>
            <w:rStyle w:val="Hyperlink"/>
            <w:rFonts w:eastAsiaTheme="majorEastAsia"/>
            <w:noProof/>
          </w:rPr>
          <w:t>Figure 3.5 Bread Board</w:t>
        </w:r>
        <w:r w:rsidR="00F607C0">
          <w:rPr>
            <w:noProof/>
            <w:webHidden/>
          </w:rPr>
          <w:tab/>
        </w:r>
        <w:r w:rsidR="00F607C0">
          <w:rPr>
            <w:noProof/>
            <w:webHidden/>
          </w:rPr>
          <w:fldChar w:fldCharType="begin"/>
        </w:r>
        <w:r w:rsidR="00F607C0">
          <w:rPr>
            <w:noProof/>
            <w:webHidden/>
          </w:rPr>
          <w:instrText xml:space="preserve"> PAGEREF _Toc123844204 \h </w:instrText>
        </w:r>
        <w:r w:rsidR="00F607C0">
          <w:rPr>
            <w:noProof/>
            <w:webHidden/>
          </w:rPr>
        </w:r>
        <w:r w:rsidR="00F607C0">
          <w:rPr>
            <w:noProof/>
            <w:webHidden/>
          </w:rPr>
          <w:fldChar w:fldCharType="separate"/>
        </w:r>
        <w:r w:rsidR="00F607C0">
          <w:rPr>
            <w:noProof/>
            <w:webHidden/>
          </w:rPr>
          <w:t>13</w:t>
        </w:r>
        <w:r w:rsidR="00F607C0">
          <w:rPr>
            <w:noProof/>
            <w:webHidden/>
          </w:rPr>
          <w:fldChar w:fldCharType="end"/>
        </w:r>
      </w:hyperlink>
    </w:p>
    <w:p w14:paraId="1985C7CD" w14:textId="646B4169"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05" w:history="1">
        <w:r w:rsidR="00F607C0" w:rsidRPr="00B72C40">
          <w:rPr>
            <w:rStyle w:val="Hyperlink"/>
            <w:rFonts w:eastAsiaTheme="majorEastAsia"/>
            <w:noProof/>
          </w:rPr>
          <w:t>Figure 3.6: Arduino IDE</w:t>
        </w:r>
        <w:r w:rsidR="00F607C0">
          <w:rPr>
            <w:noProof/>
            <w:webHidden/>
          </w:rPr>
          <w:tab/>
        </w:r>
        <w:r w:rsidR="00F607C0">
          <w:rPr>
            <w:noProof/>
            <w:webHidden/>
          </w:rPr>
          <w:fldChar w:fldCharType="begin"/>
        </w:r>
        <w:r w:rsidR="00F607C0">
          <w:rPr>
            <w:noProof/>
            <w:webHidden/>
          </w:rPr>
          <w:instrText xml:space="preserve"> PAGEREF _Toc123844205 \h </w:instrText>
        </w:r>
        <w:r w:rsidR="00F607C0">
          <w:rPr>
            <w:noProof/>
            <w:webHidden/>
          </w:rPr>
        </w:r>
        <w:r w:rsidR="00F607C0">
          <w:rPr>
            <w:noProof/>
            <w:webHidden/>
          </w:rPr>
          <w:fldChar w:fldCharType="separate"/>
        </w:r>
        <w:r w:rsidR="00F607C0">
          <w:rPr>
            <w:noProof/>
            <w:webHidden/>
          </w:rPr>
          <w:t>14</w:t>
        </w:r>
        <w:r w:rsidR="00F607C0">
          <w:rPr>
            <w:noProof/>
            <w:webHidden/>
          </w:rPr>
          <w:fldChar w:fldCharType="end"/>
        </w:r>
      </w:hyperlink>
    </w:p>
    <w:p w14:paraId="3C4EC5DC" w14:textId="3966722D"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06" w:history="1">
        <w:r w:rsidR="00F607C0" w:rsidRPr="00B72C40">
          <w:rPr>
            <w:rStyle w:val="Hyperlink"/>
            <w:rFonts w:eastAsiaTheme="majorEastAsia"/>
            <w:noProof/>
          </w:rPr>
          <w:t>Figure 4.1: System Architecture</w:t>
        </w:r>
        <w:r w:rsidR="00F607C0">
          <w:rPr>
            <w:noProof/>
            <w:webHidden/>
          </w:rPr>
          <w:tab/>
        </w:r>
        <w:r w:rsidR="00F607C0">
          <w:rPr>
            <w:noProof/>
            <w:webHidden/>
          </w:rPr>
          <w:fldChar w:fldCharType="begin"/>
        </w:r>
        <w:r w:rsidR="00F607C0">
          <w:rPr>
            <w:noProof/>
            <w:webHidden/>
          </w:rPr>
          <w:instrText xml:space="preserve"> PAGEREF _Toc123844206 \h </w:instrText>
        </w:r>
        <w:r w:rsidR="00F607C0">
          <w:rPr>
            <w:noProof/>
            <w:webHidden/>
          </w:rPr>
        </w:r>
        <w:r w:rsidR="00F607C0">
          <w:rPr>
            <w:noProof/>
            <w:webHidden/>
          </w:rPr>
          <w:fldChar w:fldCharType="separate"/>
        </w:r>
        <w:r w:rsidR="00F607C0">
          <w:rPr>
            <w:noProof/>
            <w:webHidden/>
          </w:rPr>
          <w:t>15</w:t>
        </w:r>
        <w:r w:rsidR="00F607C0">
          <w:rPr>
            <w:noProof/>
            <w:webHidden/>
          </w:rPr>
          <w:fldChar w:fldCharType="end"/>
        </w:r>
      </w:hyperlink>
    </w:p>
    <w:p w14:paraId="35096037" w14:textId="50F1E31F"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07" w:history="1">
        <w:r w:rsidR="00F607C0" w:rsidRPr="00B72C40">
          <w:rPr>
            <w:rStyle w:val="Hyperlink"/>
            <w:rFonts w:eastAsiaTheme="majorEastAsia"/>
            <w:noProof/>
          </w:rPr>
          <w:t>Figure 4.2: System Flow chart Diagram 1</w:t>
        </w:r>
        <w:r w:rsidR="00F607C0">
          <w:rPr>
            <w:noProof/>
            <w:webHidden/>
          </w:rPr>
          <w:tab/>
        </w:r>
        <w:r w:rsidR="00F607C0">
          <w:rPr>
            <w:noProof/>
            <w:webHidden/>
          </w:rPr>
          <w:fldChar w:fldCharType="begin"/>
        </w:r>
        <w:r w:rsidR="00F607C0">
          <w:rPr>
            <w:noProof/>
            <w:webHidden/>
          </w:rPr>
          <w:instrText xml:space="preserve"> PAGEREF _Toc123844207 \h </w:instrText>
        </w:r>
        <w:r w:rsidR="00F607C0">
          <w:rPr>
            <w:noProof/>
            <w:webHidden/>
          </w:rPr>
        </w:r>
        <w:r w:rsidR="00F607C0">
          <w:rPr>
            <w:noProof/>
            <w:webHidden/>
          </w:rPr>
          <w:fldChar w:fldCharType="separate"/>
        </w:r>
        <w:r w:rsidR="00F607C0">
          <w:rPr>
            <w:noProof/>
            <w:webHidden/>
          </w:rPr>
          <w:t>16</w:t>
        </w:r>
        <w:r w:rsidR="00F607C0">
          <w:rPr>
            <w:noProof/>
            <w:webHidden/>
          </w:rPr>
          <w:fldChar w:fldCharType="end"/>
        </w:r>
      </w:hyperlink>
    </w:p>
    <w:p w14:paraId="43BCE8E9" w14:textId="0C8C8D0F"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08" w:history="1">
        <w:r w:rsidR="00F607C0" w:rsidRPr="00B72C40">
          <w:rPr>
            <w:rStyle w:val="Hyperlink"/>
            <w:rFonts w:eastAsiaTheme="majorEastAsia"/>
            <w:noProof/>
          </w:rPr>
          <w:t>Figure 4.3: System Flow Chart Diagram 2</w:t>
        </w:r>
        <w:r w:rsidR="00F607C0">
          <w:rPr>
            <w:noProof/>
            <w:webHidden/>
          </w:rPr>
          <w:tab/>
        </w:r>
        <w:r w:rsidR="00F607C0">
          <w:rPr>
            <w:noProof/>
            <w:webHidden/>
          </w:rPr>
          <w:fldChar w:fldCharType="begin"/>
        </w:r>
        <w:r w:rsidR="00F607C0">
          <w:rPr>
            <w:noProof/>
            <w:webHidden/>
          </w:rPr>
          <w:instrText xml:space="preserve"> PAGEREF _Toc123844208 \h </w:instrText>
        </w:r>
        <w:r w:rsidR="00F607C0">
          <w:rPr>
            <w:noProof/>
            <w:webHidden/>
          </w:rPr>
        </w:r>
        <w:r w:rsidR="00F607C0">
          <w:rPr>
            <w:noProof/>
            <w:webHidden/>
          </w:rPr>
          <w:fldChar w:fldCharType="separate"/>
        </w:r>
        <w:r w:rsidR="00F607C0">
          <w:rPr>
            <w:noProof/>
            <w:webHidden/>
          </w:rPr>
          <w:t>17</w:t>
        </w:r>
        <w:r w:rsidR="00F607C0">
          <w:rPr>
            <w:noProof/>
            <w:webHidden/>
          </w:rPr>
          <w:fldChar w:fldCharType="end"/>
        </w:r>
      </w:hyperlink>
    </w:p>
    <w:p w14:paraId="413FFEB2" w14:textId="4165C8BE"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09" w:history="1">
        <w:r w:rsidR="00F607C0" w:rsidRPr="00B72C40">
          <w:rPr>
            <w:rStyle w:val="Hyperlink"/>
            <w:rFonts w:eastAsiaTheme="majorEastAsia"/>
            <w:noProof/>
          </w:rPr>
          <w:t>Figure 4.4: ESP8266 setup</w:t>
        </w:r>
        <w:r w:rsidR="00F607C0">
          <w:rPr>
            <w:noProof/>
            <w:webHidden/>
          </w:rPr>
          <w:tab/>
        </w:r>
        <w:r w:rsidR="00F607C0">
          <w:rPr>
            <w:noProof/>
            <w:webHidden/>
          </w:rPr>
          <w:fldChar w:fldCharType="begin"/>
        </w:r>
        <w:r w:rsidR="00F607C0">
          <w:rPr>
            <w:noProof/>
            <w:webHidden/>
          </w:rPr>
          <w:instrText xml:space="preserve"> PAGEREF _Toc123844209 \h </w:instrText>
        </w:r>
        <w:r w:rsidR="00F607C0">
          <w:rPr>
            <w:noProof/>
            <w:webHidden/>
          </w:rPr>
        </w:r>
        <w:r w:rsidR="00F607C0">
          <w:rPr>
            <w:noProof/>
            <w:webHidden/>
          </w:rPr>
          <w:fldChar w:fldCharType="separate"/>
        </w:r>
        <w:r w:rsidR="00F607C0">
          <w:rPr>
            <w:noProof/>
            <w:webHidden/>
          </w:rPr>
          <w:t>18</w:t>
        </w:r>
        <w:r w:rsidR="00F607C0">
          <w:rPr>
            <w:noProof/>
            <w:webHidden/>
          </w:rPr>
          <w:fldChar w:fldCharType="end"/>
        </w:r>
      </w:hyperlink>
    </w:p>
    <w:p w14:paraId="4F1ADA84" w14:textId="0E2D0F4C"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10" w:history="1">
        <w:r w:rsidR="00F607C0" w:rsidRPr="00B72C40">
          <w:rPr>
            <w:rStyle w:val="Hyperlink"/>
            <w:rFonts w:eastAsiaTheme="majorEastAsia"/>
            <w:noProof/>
          </w:rPr>
          <w:t>Figure 4.5: ESP8266 Library Setup</w:t>
        </w:r>
        <w:r w:rsidR="00F607C0">
          <w:rPr>
            <w:noProof/>
            <w:webHidden/>
          </w:rPr>
          <w:tab/>
        </w:r>
        <w:r w:rsidR="00F607C0">
          <w:rPr>
            <w:noProof/>
            <w:webHidden/>
          </w:rPr>
          <w:fldChar w:fldCharType="begin"/>
        </w:r>
        <w:r w:rsidR="00F607C0">
          <w:rPr>
            <w:noProof/>
            <w:webHidden/>
          </w:rPr>
          <w:instrText xml:space="preserve"> PAGEREF _Toc123844210 \h </w:instrText>
        </w:r>
        <w:r w:rsidR="00F607C0">
          <w:rPr>
            <w:noProof/>
            <w:webHidden/>
          </w:rPr>
        </w:r>
        <w:r w:rsidR="00F607C0">
          <w:rPr>
            <w:noProof/>
            <w:webHidden/>
          </w:rPr>
          <w:fldChar w:fldCharType="separate"/>
        </w:r>
        <w:r w:rsidR="00F607C0">
          <w:rPr>
            <w:noProof/>
            <w:webHidden/>
          </w:rPr>
          <w:t>18</w:t>
        </w:r>
        <w:r w:rsidR="00F607C0">
          <w:rPr>
            <w:noProof/>
            <w:webHidden/>
          </w:rPr>
          <w:fldChar w:fldCharType="end"/>
        </w:r>
      </w:hyperlink>
    </w:p>
    <w:p w14:paraId="543DCA5A" w14:textId="4852F194"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11" w:history="1">
        <w:r w:rsidR="00F607C0" w:rsidRPr="00B72C40">
          <w:rPr>
            <w:rStyle w:val="Hyperlink"/>
            <w:rFonts w:eastAsiaTheme="majorEastAsia"/>
            <w:noProof/>
          </w:rPr>
          <w:t>Figure 4.6: Adding required libraries</w:t>
        </w:r>
        <w:r w:rsidR="00F607C0">
          <w:rPr>
            <w:noProof/>
            <w:webHidden/>
          </w:rPr>
          <w:tab/>
        </w:r>
        <w:r w:rsidR="00F607C0">
          <w:rPr>
            <w:noProof/>
            <w:webHidden/>
          </w:rPr>
          <w:fldChar w:fldCharType="begin"/>
        </w:r>
        <w:r w:rsidR="00F607C0">
          <w:rPr>
            <w:noProof/>
            <w:webHidden/>
          </w:rPr>
          <w:instrText xml:space="preserve"> PAGEREF _Toc123844211 \h </w:instrText>
        </w:r>
        <w:r w:rsidR="00F607C0">
          <w:rPr>
            <w:noProof/>
            <w:webHidden/>
          </w:rPr>
        </w:r>
        <w:r w:rsidR="00F607C0">
          <w:rPr>
            <w:noProof/>
            <w:webHidden/>
          </w:rPr>
          <w:fldChar w:fldCharType="separate"/>
        </w:r>
        <w:r w:rsidR="00F607C0">
          <w:rPr>
            <w:noProof/>
            <w:webHidden/>
          </w:rPr>
          <w:t>19</w:t>
        </w:r>
        <w:r w:rsidR="00F607C0">
          <w:rPr>
            <w:noProof/>
            <w:webHidden/>
          </w:rPr>
          <w:fldChar w:fldCharType="end"/>
        </w:r>
      </w:hyperlink>
    </w:p>
    <w:p w14:paraId="6188B4B6" w14:textId="5BE17528"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12" w:history="1">
        <w:r w:rsidR="00F607C0" w:rsidRPr="00B72C40">
          <w:rPr>
            <w:rStyle w:val="Hyperlink"/>
            <w:rFonts w:eastAsiaTheme="majorEastAsia"/>
            <w:noProof/>
          </w:rPr>
          <w:t>Figure 4.7: Inclusion of Wi-Fi and firebase credentials</w:t>
        </w:r>
        <w:r w:rsidR="00F607C0">
          <w:rPr>
            <w:noProof/>
            <w:webHidden/>
          </w:rPr>
          <w:tab/>
        </w:r>
        <w:r w:rsidR="00F607C0">
          <w:rPr>
            <w:noProof/>
            <w:webHidden/>
          </w:rPr>
          <w:fldChar w:fldCharType="begin"/>
        </w:r>
        <w:r w:rsidR="00F607C0">
          <w:rPr>
            <w:noProof/>
            <w:webHidden/>
          </w:rPr>
          <w:instrText xml:space="preserve"> PAGEREF _Toc123844212 \h </w:instrText>
        </w:r>
        <w:r w:rsidR="00F607C0">
          <w:rPr>
            <w:noProof/>
            <w:webHidden/>
          </w:rPr>
        </w:r>
        <w:r w:rsidR="00F607C0">
          <w:rPr>
            <w:noProof/>
            <w:webHidden/>
          </w:rPr>
          <w:fldChar w:fldCharType="separate"/>
        </w:r>
        <w:r w:rsidR="00F607C0">
          <w:rPr>
            <w:noProof/>
            <w:webHidden/>
          </w:rPr>
          <w:t>19</w:t>
        </w:r>
        <w:r w:rsidR="00F607C0">
          <w:rPr>
            <w:noProof/>
            <w:webHidden/>
          </w:rPr>
          <w:fldChar w:fldCharType="end"/>
        </w:r>
      </w:hyperlink>
    </w:p>
    <w:p w14:paraId="54899809" w14:textId="61AED77D"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13" w:history="1">
        <w:r w:rsidR="00F607C0" w:rsidRPr="00B72C40">
          <w:rPr>
            <w:rStyle w:val="Hyperlink"/>
            <w:rFonts w:eastAsiaTheme="majorEastAsia"/>
            <w:noProof/>
          </w:rPr>
          <w:t>Figure 4.8: Initialization of Firebase objects and pin definition</w:t>
        </w:r>
        <w:r w:rsidR="00F607C0">
          <w:rPr>
            <w:noProof/>
            <w:webHidden/>
          </w:rPr>
          <w:tab/>
        </w:r>
        <w:r w:rsidR="00F607C0">
          <w:rPr>
            <w:noProof/>
            <w:webHidden/>
          </w:rPr>
          <w:fldChar w:fldCharType="begin"/>
        </w:r>
        <w:r w:rsidR="00F607C0">
          <w:rPr>
            <w:noProof/>
            <w:webHidden/>
          </w:rPr>
          <w:instrText xml:space="preserve"> PAGEREF _Toc123844213 \h </w:instrText>
        </w:r>
        <w:r w:rsidR="00F607C0">
          <w:rPr>
            <w:noProof/>
            <w:webHidden/>
          </w:rPr>
        </w:r>
        <w:r w:rsidR="00F607C0">
          <w:rPr>
            <w:noProof/>
            <w:webHidden/>
          </w:rPr>
          <w:fldChar w:fldCharType="separate"/>
        </w:r>
        <w:r w:rsidR="00F607C0">
          <w:rPr>
            <w:noProof/>
            <w:webHidden/>
          </w:rPr>
          <w:t>20</w:t>
        </w:r>
        <w:r w:rsidR="00F607C0">
          <w:rPr>
            <w:noProof/>
            <w:webHidden/>
          </w:rPr>
          <w:fldChar w:fldCharType="end"/>
        </w:r>
      </w:hyperlink>
    </w:p>
    <w:p w14:paraId="3D9A7D04" w14:textId="1CFD8D4F"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14" w:history="1">
        <w:r w:rsidR="00F607C0" w:rsidRPr="00B72C40">
          <w:rPr>
            <w:rStyle w:val="Hyperlink"/>
            <w:rFonts w:eastAsiaTheme="majorEastAsia"/>
            <w:noProof/>
          </w:rPr>
          <w:t>Figure 4.9: Connecting to the Wi-Fi network</w:t>
        </w:r>
        <w:r w:rsidR="00F607C0">
          <w:rPr>
            <w:noProof/>
            <w:webHidden/>
          </w:rPr>
          <w:tab/>
        </w:r>
        <w:r w:rsidR="00F607C0">
          <w:rPr>
            <w:noProof/>
            <w:webHidden/>
          </w:rPr>
          <w:fldChar w:fldCharType="begin"/>
        </w:r>
        <w:r w:rsidR="00F607C0">
          <w:rPr>
            <w:noProof/>
            <w:webHidden/>
          </w:rPr>
          <w:instrText xml:space="preserve"> PAGEREF _Toc123844214 \h </w:instrText>
        </w:r>
        <w:r w:rsidR="00F607C0">
          <w:rPr>
            <w:noProof/>
            <w:webHidden/>
          </w:rPr>
        </w:r>
        <w:r w:rsidR="00F607C0">
          <w:rPr>
            <w:noProof/>
            <w:webHidden/>
          </w:rPr>
          <w:fldChar w:fldCharType="separate"/>
        </w:r>
        <w:r w:rsidR="00F607C0">
          <w:rPr>
            <w:noProof/>
            <w:webHidden/>
          </w:rPr>
          <w:t>20</w:t>
        </w:r>
        <w:r w:rsidR="00F607C0">
          <w:rPr>
            <w:noProof/>
            <w:webHidden/>
          </w:rPr>
          <w:fldChar w:fldCharType="end"/>
        </w:r>
      </w:hyperlink>
    </w:p>
    <w:p w14:paraId="6ABAE3EF" w14:textId="74B52E07"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15" w:history="1">
        <w:r w:rsidR="00F607C0" w:rsidRPr="00B72C40">
          <w:rPr>
            <w:rStyle w:val="Hyperlink"/>
            <w:rFonts w:eastAsiaTheme="majorEastAsia"/>
            <w:noProof/>
          </w:rPr>
          <w:t>Figure 4.10: Connection to firebase</w:t>
        </w:r>
        <w:r w:rsidR="00F607C0">
          <w:rPr>
            <w:noProof/>
            <w:webHidden/>
          </w:rPr>
          <w:tab/>
        </w:r>
        <w:r w:rsidR="00F607C0">
          <w:rPr>
            <w:noProof/>
            <w:webHidden/>
          </w:rPr>
          <w:fldChar w:fldCharType="begin"/>
        </w:r>
        <w:r w:rsidR="00F607C0">
          <w:rPr>
            <w:noProof/>
            <w:webHidden/>
          </w:rPr>
          <w:instrText xml:space="preserve"> PAGEREF _Toc123844215 \h </w:instrText>
        </w:r>
        <w:r w:rsidR="00F607C0">
          <w:rPr>
            <w:noProof/>
            <w:webHidden/>
          </w:rPr>
        </w:r>
        <w:r w:rsidR="00F607C0">
          <w:rPr>
            <w:noProof/>
            <w:webHidden/>
          </w:rPr>
          <w:fldChar w:fldCharType="separate"/>
        </w:r>
        <w:r w:rsidR="00F607C0">
          <w:rPr>
            <w:noProof/>
            <w:webHidden/>
          </w:rPr>
          <w:t>21</w:t>
        </w:r>
        <w:r w:rsidR="00F607C0">
          <w:rPr>
            <w:noProof/>
            <w:webHidden/>
          </w:rPr>
          <w:fldChar w:fldCharType="end"/>
        </w:r>
      </w:hyperlink>
    </w:p>
    <w:p w14:paraId="1EC72DBB" w14:textId="76B5D3D7"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16" w:history="1">
        <w:r w:rsidR="00F607C0" w:rsidRPr="00B72C40">
          <w:rPr>
            <w:rStyle w:val="Hyperlink"/>
            <w:rFonts w:eastAsiaTheme="majorEastAsia"/>
            <w:noProof/>
          </w:rPr>
          <w:t>Figure 4.11: Measuring of bin levels</w:t>
        </w:r>
        <w:r w:rsidR="00F607C0">
          <w:rPr>
            <w:noProof/>
            <w:webHidden/>
          </w:rPr>
          <w:tab/>
        </w:r>
        <w:r w:rsidR="00F607C0">
          <w:rPr>
            <w:noProof/>
            <w:webHidden/>
          </w:rPr>
          <w:fldChar w:fldCharType="begin"/>
        </w:r>
        <w:r w:rsidR="00F607C0">
          <w:rPr>
            <w:noProof/>
            <w:webHidden/>
          </w:rPr>
          <w:instrText xml:space="preserve"> PAGEREF _Toc123844216 \h </w:instrText>
        </w:r>
        <w:r w:rsidR="00F607C0">
          <w:rPr>
            <w:noProof/>
            <w:webHidden/>
          </w:rPr>
        </w:r>
        <w:r w:rsidR="00F607C0">
          <w:rPr>
            <w:noProof/>
            <w:webHidden/>
          </w:rPr>
          <w:fldChar w:fldCharType="separate"/>
        </w:r>
        <w:r w:rsidR="00F607C0">
          <w:rPr>
            <w:noProof/>
            <w:webHidden/>
          </w:rPr>
          <w:t>21</w:t>
        </w:r>
        <w:r w:rsidR="00F607C0">
          <w:rPr>
            <w:noProof/>
            <w:webHidden/>
          </w:rPr>
          <w:fldChar w:fldCharType="end"/>
        </w:r>
      </w:hyperlink>
    </w:p>
    <w:p w14:paraId="5A32139B" w14:textId="70651BCB"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17" w:history="1">
        <w:r w:rsidR="00F607C0" w:rsidRPr="00B72C40">
          <w:rPr>
            <w:rStyle w:val="Hyperlink"/>
            <w:rFonts w:eastAsiaTheme="majorEastAsia"/>
            <w:noProof/>
          </w:rPr>
          <w:t>Figure 4.12: Sending bin level data to firebase</w:t>
        </w:r>
        <w:r w:rsidR="00F607C0">
          <w:rPr>
            <w:noProof/>
            <w:webHidden/>
          </w:rPr>
          <w:tab/>
        </w:r>
        <w:r w:rsidR="00F607C0">
          <w:rPr>
            <w:noProof/>
            <w:webHidden/>
          </w:rPr>
          <w:fldChar w:fldCharType="begin"/>
        </w:r>
        <w:r w:rsidR="00F607C0">
          <w:rPr>
            <w:noProof/>
            <w:webHidden/>
          </w:rPr>
          <w:instrText xml:space="preserve"> PAGEREF _Toc123844217 \h </w:instrText>
        </w:r>
        <w:r w:rsidR="00F607C0">
          <w:rPr>
            <w:noProof/>
            <w:webHidden/>
          </w:rPr>
        </w:r>
        <w:r w:rsidR="00F607C0">
          <w:rPr>
            <w:noProof/>
            <w:webHidden/>
          </w:rPr>
          <w:fldChar w:fldCharType="separate"/>
        </w:r>
        <w:r w:rsidR="00F607C0">
          <w:rPr>
            <w:noProof/>
            <w:webHidden/>
          </w:rPr>
          <w:t>22</w:t>
        </w:r>
        <w:r w:rsidR="00F607C0">
          <w:rPr>
            <w:noProof/>
            <w:webHidden/>
          </w:rPr>
          <w:fldChar w:fldCharType="end"/>
        </w:r>
      </w:hyperlink>
    </w:p>
    <w:p w14:paraId="4E2715BF" w14:textId="5398F2BC"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18" w:history="1">
        <w:r w:rsidR="00F607C0" w:rsidRPr="00B72C40">
          <w:rPr>
            <w:rStyle w:val="Hyperlink"/>
            <w:rFonts w:eastAsiaTheme="majorEastAsia"/>
            <w:noProof/>
          </w:rPr>
          <w:t>Figure 4.13: Sending location data to firebase</w:t>
        </w:r>
        <w:r w:rsidR="00F607C0">
          <w:rPr>
            <w:noProof/>
            <w:webHidden/>
          </w:rPr>
          <w:tab/>
        </w:r>
        <w:r w:rsidR="00F607C0">
          <w:rPr>
            <w:noProof/>
            <w:webHidden/>
          </w:rPr>
          <w:fldChar w:fldCharType="begin"/>
        </w:r>
        <w:r w:rsidR="00F607C0">
          <w:rPr>
            <w:noProof/>
            <w:webHidden/>
          </w:rPr>
          <w:instrText xml:space="preserve"> PAGEREF _Toc123844218 \h </w:instrText>
        </w:r>
        <w:r w:rsidR="00F607C0">
          <w:rPr>
            <w:noProof/>
            <w:webHidden/>
          </w:rPr>
        </w:r>
        <w:r w:rsidR="00F607C0">
          <w:rPr>
            <w:noProof/>
            <w:webHidden/>
          </w:rPr>
          <w:fldChar w:fldCharType="separate"/>
        </w:r>
        <w:r w:rsidR="00F607C0">
          <w:rPr>
            <w:noProof/>
            <w:webHidden/>
          </w:rPr>
          <w:t>22</w:t>
        </w:r>
        <w:r w:rsidR="00F607C0">
          <w:rPr>
            <w:noProof/>
            <w:webHidden/>
          </w:rPr>
          <w:fldChar w:fldCharType="end"/>
        </w:r>
      </w:hyperlink>
    </w:p>
    <w:p w14:paraId="4C7A2491" w14:textId="42A3EAAC"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19" w:history="1">
        <w:r w:rsidR="00F607C0" w:rsidRPr="00B72C40">
          <w:rPr>
            <w:rStyle w:val="Hyperlink"/>
            <w:rFonts w:eastAsiaTheme="majorEastAsia"/>
            <w:noProof/>
          </w:rPr>
          <w:t>Figure 4.14: Sending bin ID to Firebase</w:t>
        </w:r>
        <w:r w:rsidR="00F607C0">
          <w:rPr>
            <w:noProof/>
            <w:webHidden/>
          </w:rPr>
          <w:tab/>
        </w:r>
        <w:r w:rsidR="00F607C0">
          <w:rPr>
            <w:noProof/>
            <w:webHidden/>
          </w:rPr>
          <w:fldChar w:fldCharType="begin"/>
        </w:r>
        <w:r w:rsidR="00F607C0">
          <w:rPr>
            <w:noProof/>
            <w:webHidden/>
          </w:rPr>
          <w:instrText xml:space="preserve"> PAGEREF _Toc123844219 \h </w:instrText>
        </w:r>
        <w:r w:rsidR="00F607C0">
          <w:rPr>
            <w:noProof/>
            <w:webHidden/>
          </w:rPr>
        </w:r>
        <w:r w:rsidR="00F607C0">
          <w:rPr>
            <w:noProof/>
            <w:webHidden/>
          </w:rPr>
          <w:fldChar w:fldCharType="separate"/>
        </w:r>
        <w:r w:rsidR="00F607C0">
          <w:rPr>
            <w:noProof/>
            <w:webHidden/>
          </w:rPr>
          <w:t>22</w:t>
        </w:r>
        <w:r w:rsidR="00F607C0">
          <w:rPr>
            <w:noProof/>
            <w:webHidden/>
          </w:rPr>
          <w:fldChar w:fldCharType="end"/>
        </w:r>
      </w:hyperlink>
    </w:p>
    <w:p w14:paraId="04D9A2E6" w14:textId="28884A8E"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20" w:history="1">
        <w:r w:rsidR="00F607C0" w:rsidRPr="00B72C40">
          <w:rPr>
            <w:rStyle w:val="Hyperlink"/>
            <w:rFonts w:eastAsiaTheme="majorEastAsia"/>
            <w:noProof/>
          </w:rPr>
          <w:t>Figure 4.15: Real time database rules</w:t>
        </w:r>
        <w:r w:rsidR="00F607C0">
          <w:rPr>
            <w:noProof/>
            <w:webHidden/>
          </w:rPr>
          <w:tab/>
        </w:r>
        <w:r w:rsidR="00F607C0">
          <w:rPr>
            <w:noProof/>
            <w:webHidden/>
          </w:rPr>
          <w:fldChar w:fldCharType="begin"/>
        </w:r>
        <w:r w:rsidR="00F607C0">
          <w:rPr>
            <w:noProof/>
            <w:webHidden/>
          </w:rPr>
          <w:instrText xml:space="preserve"> PAGEREF _Toc123844220 \h </w:instrText>
        </w:r>
        <w:r w:rsidR="00F607C0">
          <w:rPr>
            <w:noProof/>
            <w:webHidden/>
          </w:rPr>
        </w:r>
        <w:r w:rsidR="00F607C0">
          <w:rPr>
            <w:noProof/>
            <w:webHidden/>
          </w:rPr>
          <w:fldChar w:fldCharType="separate"/>
        </w:r>
        <w:r w:rsidR="00F607C0">
          <w:rPr>
            <w:noProof/>
            <w:webHidden/>
          </w:rPr>
          <w:t>23</w:t>
        </w:r>
        <w:r w:rsidR="00F607C0">
          <w:rPr>
            <w:noProof/>
            <w:webHidden/>
          </w:rPr>
          <w:fldChar w:fldCharType="end"/>
        </w:r>
      </w:hyperlink>
    </w:p>
    <w:p w14:paraId="2C4B0B53" w14:textId="10A672FD"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21" w:history="1">
        <w:r w:rsidR="00F607C0" w:rsidRPr="00B72C40">
          <w:rPr>
            <w:rStyle w:val="Hyperlink"/>
            <w:rFonts w:eastAsiaTheme="majorEastAsia"/>
            <w:noProof/>
          </w:rPr>
          <w:t>Figure 4.16: Firebase authentication</w:t>
        </w:r>
        <w:r w:rsidR="00F607C0">
          <w:rPr>
            <w:noProof/>
            <w:webHidden/>
          </w:rPr>
          <w:tab/>
        </w:r>
        <w:r w:rsidR="00F607C0">
          <w:rPr>
            <w:noProof/>
            <w:webHidden/>
          </w:rPr>
          <w:fldChar w:fldCharType="begin"/>
        </w:r>
        <w:r w:rsidR="00F607C0">
          <w:rPr>
            <w:noProof/>
            <w:webHidden/>
          </w:rPr>
          <w:instrText xml:space="preserve"> PAGEREF _Toc123844221 \h </w:instrText>
        </w:r>
        <w:r w:rsidR="00F607C0">
          <w:rPr>
            <w:noProof/>
            <w:webHidden/>
          </w:rPr>
        </w:r>
        <w:r w:rsidR="00F607C0">
          <w:rPr>
            <w:noProof/>
            <w:webHidden/>
          </w:rPr>
          <w:fldChar w:fldCharType="separate"/>
        </w:r>
        <w:r w:rsidR="00F607C0">
          <w:rPr>
            <w:noProof/>
            <w:webHidden/>
          </w:rPr>
          <w:t>23</w:t>
        </w:r>
        <w:r w:rsidR="00F607C0">
          <w:rPr>
            <w:noProof/>
            <w:webHidden/>
          </w:rPr>
          <w:fldChar w:fldCharType="end"/>
        </w:r>
      </w:hyperlink>
    </w:p>
    <w:p w14:paraId="55FE4AB7" w14:textId="05DDCA37"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22" w:history="1">
        <w:r w:rsidR="00F607C0" w:rsidRPr="00B72C40">
          <w:rPr>
            <w:rStyle w:val="Hyperlink"/>
            <w:rFonts w:eastAsiaTheme="majorEastAsia"/>
            <w:noProof/>
          </w:rPr>
          <w:t>Figure 4.17: Realtime database data and paths</w:t>
        </w:r>
        <w:r w:rsidR="00F607C0">
          <w:rPr>
            <w:noProof/>
            <w:webHidden/>
          </w:rPr>
          <w:tab/>
        </w:r>
        <w:r w:rsidR="00F607C0">
          <w:rPr>
            <w:noProof/>
            <w:webHidden/>
          </w:rPr>
          <w:fldChar w:fldCharType="begin"/>
        </w:r>
        <w:r w:rsidR="00F607C0">
          <w:rPr>
            <w:noProof/>
            <w:webHidden/>
          </w:rPr>
          <w:instrText xml:space="preserve"> PAGEREF _Toc123844222 \h </w:instrText>
        </w:r>
        <w:r w:rsidR="00F607C0">
          <w:rPr>
            <w:noProof/>
            <w:webHidden/>
          </w:rPr>
        </w:r>
        <w:r w:rsidR="00F607C0">
          <w:rPr>
            <w:noProof/>
            <w:webHidden/>
          </w:rPr>
          <w:fldChar w:fldCharType="separate"/>
        </w:r>
        <w:r w:rsidR="00F607C0">
          <w:rPr>
            <w:noProof/>
            <w:webHidden/>
          </w:rPr>
          <w:t>24</w:t>
        </w:r>
        <w:r w:rsidR="00F607C0">
          <w:rPr>
            <w:noProof/>
            <w:webHidden/>
          </w:rPr>
          <w:fldChar w:fldCharType="end"/>
        </w:r>
      </w:hyperlink>
    </w:p>
    <w:p w14:paraId="178526F9" w14:textId="183AFC12"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23" w:history="1">
        <w:r w:rsidR="00F607C0" w:rsidRPr="00B72C40">
          <w:rPr>
            <w:rStyle w:val="Hyperlink"/>
            <w:rFonts w:eastAsiaTheme="majorEastAsia"/>
            <w:noProof/>
          </w:rPr>
          <w:t>Figure 4.18: Website landing page</w:t>
        </w:r>
        <w:r w:rsidR="00F607C0">
          <w:rPr>
            <w:noProof/>
            <w:webHidden/>
          </w:rPr>
          <w:tab/>
        </w:r>
        <w:r w:rsidR="00F607C0">
          <w:rPr>
            <w:noProof/>
            <w:webHidden/>
          </w:rPr>
          <w:fldChar w:fldCharType="begin"/>
        </w:r>
        <w:r w:rsidR="00F607C0">
          <w:rPr>
            <w:noProof/>
            <w:webHidden/>
          </w:rPr>
          <w:instrText xml:space="preserve"> PAGEREF _Toc123844223 \h </w:instrText>
        </w:r>
        <w:r w:rsidR="00F607C0">
          <w:rPr>
            <w:noProof/>
            <w:webHidden/>
          </w:rPr>
        </w:r>
        <w:r w:rsidR="00F607C0">
          <w:rPr>
            <w:noProof/>
            <w:webHidden/>
          </w:rPr>
          <w:fldChar w:fldCharType="separate"/>
        </w:r>
        <w:r w:rsidR="00F607C0">
          <w:rPr>
            <w:noProof/>
            <w:webHidden/>
          </w:rPr>
          <w:t>24</w:t>
        </w:r>
        <w:r w:rsidR="00F607C0">
          <w:rPr>
            <w:noProof/>
            <w:webHidden/>
          </w:rPr>
          <w:fldChar w:fldCharType="end"/>
        </w:r>
      </w:hyperlink>
    </w:p>
    <w:p w14:paraId="6A34E5C9" w14:textId="0B8A07BF"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24" w:history="1">
        <w:r w:rsidR="00F607C0" w:rsidRPr="00B72C40">
          <w:rPr>
            <w:rStyle w:val="Hyperlink"/>
            <w:rFonts w:eastAsiaTheme="majorEastAsia"/>
            <w:noProof/>
          </w:rPr>
          <w:t>Figure 4.19: JavaScript Firebase connection</w:t>
        </w:r>
        <w:r w:rsidR="00F607C0">
          <w:rPr>
            <w:noProof/>
            <w:webHidden/>
          </w:rPr>
          <w:tab/>
        </w:r>
        <w:r w:rsidR="00F607C0">
          <w:rPr>
            <w:noProof/>
            <w:webHidden/>
          </w:rPr>
          <w:fldChar w:fldCharType="begin"/>
        </w:r>
        <w:r w:rsidR="00F607C0">
          <w:rPr>
            <w:noProof/>
            <w:webHidden/>
          </w:rPr>
          <w:instrText xml:space="preserve"> PAGEREF _Toc123844224 \h </w:instrText>
        </w:r>
        <w:r w:rsidR="00F607C0">
          <w:rPr>
            <w:noProof/>
            <w:webHidden/>
          </w:rPr>
        </w:r>
        <w:r w:rsidR="00F607C0">
          <w:rPr>
            <w:noProof/>
            <w:webHidden/>
          </w:rPr>
          <w:fldChar w:fldCharType="separate"/>
        </w:r>
        <w:r w:rsidR="00F607C0">
          <w:rPr>
            <w:noProof/>
            <w:webHidden/>
          </w:rPr>
          <w:t>25</w:t>
        </w:r>
        <w:r w:rsidR="00F607C0">
          <w:rPr>
            <w:noProof/>
            <w:webHidden/>
          </w:rPr>
          <w:fldChar w:fldCharType="end"/>
        </w:r>
      </w:hyperlink>
    </w:p>
    <w:p w14:paraId="0A604D3A" w14:textId="62301F0A"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25" w:history="1">
        <w:r w:rsidR="00F607C0" w:rsidRPr="00B72C40">
          <w:rPr>
            <w:rStyle w:val="Hyperlink"/>
            <w:rFonts w:eastAsiaTheme="majorEastAsia"/>
            <w:noProof/>
          </w:rPr>
          <w:t>Figure 4.20: Schematic diagram</w:t>
        </w:r>
        <w:r w:rsidR="00F607C0">
          <w:rPr>
            <w:noProof/>
            <w:webHidden/>
          </w:rPr>
          <w:tab/>
        </w:r>
        <w:r w:rsidR="00F607C0">
          <w:rPr>
            <w:noProof/>
            <w:webHidden/>
          </w:rPr>
          <w:fldChar w:fldCharType="begin"/>
        </w:r>
        <w:r w:rsidR="00F607C0">
          <w:rPr>
            <w:noProof/>
            <w:webHidden/>
          </w:rPr>
          <w:instrText xml:space="preserve"> PAGEREF _Toc123844225 \h </w:instrText>
        </w:r>
        <w:r w:rsidR="00F607C0">
          <w:rPr>
            <w:noProof/>
            <w:webHidden/>
          </w:rPr>
        </w:r>
        <w:r w:rsidR="00F607C0">
          <w:rPr>
            <w:noProof/>
            <w:webHidden/>
          </w:rPr>
          <w:fldChar w:fldCharType="separate"/>
        </w:r>
        <w:r w:rsidR="00F607C0">
          <w:rPr>
            <w:noProof/>
            <w:webHidden/>
          </w:rPr>
          <w:t>26</w:t>
        </w:r>
        <w:r w:rsidR="00F607C0">
          <w:rPr>
            <w:noProof/>
            <w:webHidden/>
          </w:rPr>
          <w:fldChar w:fldCharType="end"/>
        </w:r>
      </w:hyperlink>
    </w:p>
    <w:p w14:paraId="2B7F718E" w14:textId="428CE90B"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26" w:history="1">
        <w:r w:rsidR="00F607C0" w:rsidRPr="00B72C40">
          <w:rPr>
            <w:rStyle w:val="Hyperlink"/>
            <w:rFonts w:eastAsiaTheme="majorEastAsia"/>
            <w:noProof/>
          </w:rPr>
          <w:t>Figure 4.21: Prototype connection to the top of the mock dustbin</w:t>
        </w:r>
        <w:r w:rsidR="00F607C0">
          <w:rPr>
            <w:noProof/>
            <w:webHidden/>
          </w:rPr>
          <w:tab/>
        </w:r>
        <w:r w:rsidR="00F607C0">
          <w:rPr>
            <w:noProof/>
            <w:webHidden/>
          </w:rPr>
          <w:fldChar w:fldCharType="begin"/>
        </w:r>
        <w:r w:rsidR="00F607C0">
          <w:rPr>
            <w:noProof/>
            <w:webHidden/>
          </w:rPr>
          <w:instrText xml:space="preserve"> PAGEREF _Toc123844226 \h </w:instrText>
        </w:r>
        <w:r w:rsidR="00F607C0">
          <w:rPr>
            <w:noProof/>
            <w:webHidden/>
          </w:rPr>
        </w:r>
        <w:r w:rsidR="00F607C0">
          <w:rPr>
            <w:noProof/>
            <w:webHidden/>
          </w:rPr>
          <w:fldChar w:fldCharType="separate"/>
        </w:r>
        <w:r w:rsidR="00F607C0">
          <w:rPr>
            <w:noProof/>
            <w:webHidden/>
          </w:rPr>
          <w:t>27</w:t>
        </w:r>
        <w:r w:rsidR="00F607C0">
          <w:rPr>
            <w:noProof/>
            <w:webHidden/>
          </w:rPr>
          <w:fldChar w:fldCharType="end"/>
        </w:r>
      </w:hyperlink>
    </w:p>
    <w:p w14:paraId="53341300" w14:textId="6E8FA6A0"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27" w:history="1">
        <w:r w:rsidR="00F607C0" w:rsidRPr="00B72C40">
          <w:rPr>
            <w:rStyle w:val="Hyperlink"/>
            <w:rFonts w:eastAsiaTheme="majorEastAsia"/>
            <w:noProof/>
          </w:rPr>
          <w:t>Figure 4.22: Mock dustbin</w:t>
        </w:r>
        <w:r w:rsidR="00F607C0">
          <w:rPr>
            <w:noProof/>
            <w:webHidden/>
          </w:rPr>
          <w:tab/>
        </w:r>
        <w:r w:rsidR="00F607C0">
          <w:rPr>
            <w:noProof/>
            <w:webHidden/>
          </w:rPr>
          <w:fldChar w:fldCharType="begin"/>
        </w:r>
        <w:r w:rsidR="00F607C0">
          <w:rPr>
            <w:noProof/>
            <w:webHidden/>
          </w:rPr>
          <w:instrText xml:space="preserve"> PAGEREF _Toc123844227 \h </w:instrText>
        </w:r>
        <w:r w:rsidR="00F607C0">
          <w:rPr>
            <w:noProof/>
            <w:webHidden/>
          </w:rPr>
        </w:r>
        <w:r w:rsidR="00F607C0">
          <w:rPr>
            <w:noProof/>
            <w:webHidden/>
          </w:rPr>
          <w:fldChar w:fldCharType="separate"/>
        </w:r>
        <w:r w:rsidR="00F607C0">
          <w:rPr>
            <w:noProof/>
            <w:webHidden/>
          </w:rPr>
          <w:t>28</w:t>
        </w:r>
        <w:r w:rsidR="00F607C0">
          <w:rPr>
            <w:noProof/>
            <w:webHidden/>
          </w:rPr>
          <w:fldChar w:fldCharType="end"/>
        </w:r>
      </w:hyperlink>
    </w:p>
    <w:p w14:paraId="0FC9CC9B" w14:textId="27A5D452"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28" w:history="1">
        <w:r w:rsidR="00F607C0" w:rsidRPr="00B72C40">
          <w:rPr>
            <w:rStyle w:val="Hyperlink"/>
            <w:rFonts w:eastAsiaTheme="majorEastAsia"/>
            <w:noProof/>
          </w:rPr>
          <w:t>Figure 5.1: Connection to Wi-Fi and data sending</w:t>
        </w:r>
        <w:r w:rsidR="00F607C0">
          <w:rPr>
            <w:noProof/>
            <w:webHidden/>
          </w:rPr>
          <w:tab/>
        </w:r>
        <w:r w:rsidR="00F607C0">
          <w:rPr>
            <w:noProof/>
            <w:webHidden/>
          </w:rPr>
          <w:fldChar w:fldCharType="begin"/>
        </w:r>
        <w:r w:rsidR="00F607C0">
          <w:rPr>
            <w:noProof/>
            <w:webHidden/>
          </w:rPr>
          <w:instrText xml:space="preserve"> PAGEREF _Toc123844228 \h </w:instrText>
        </w:r>
        <w:r w:rsidR="00F607C0">
          <w:rPr>
            <w:noProof/>
            <w:webHidden/>
          </w:rPr>
        </w:r>
        <w:r w:rsidR="00F607C0">
          <w:rPr>
            <w:noProof/>
            <w:webHidden/>
          </w:rPr>
          <w:fldChar w:fldCharType="separate"/>
        </w:r>
        <w:r w:rsidR="00F607C0">
          <w:rPr>
            <w:noProof/>
            <w:webHidden/>
          </w:rPr>
          <w:t>29</w:t>
        </w:r>
        <w:r w:rsidR="00F607C0">
          <w:rPr>
            <w:noProof/>
            <w:webHidden/>
          </w:rPr>
          <w:fldChar w:fldCharType="end"/>
        </w:r>
      </w:hyperlink>
    </w:p>
    <w:p w14:paraId="4BBB1579" w14:textId="03E67260"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29" w:history="1">
        <w:r w:rsidR="00F607C0" w:rsidRPr="00B72C40">
          <w:rPr>
            <w:rStyle w:val="Hyperlink"/>
            <w:rFonts w:eastAsiaTheme="majorEastAsia"/>
            <w:noProof/>
          </w:rPr>
          <w:t>Figure 5.2: Empty dustbin database levels</w:t>
        </w:r>
        <w:r w:rsidR="00F607C0">
          <w:rPr>
            <w:noProof/>
            <w:webHidden/>
          </w:rPr>
          <w:tab/>
        </w:r>
        <w:r w:rsidR="00F607C0">
          <w:rPr>
            <w:noProof/>
            <w:webHidden/>
          </w:rPr>
          <w:fldChar w:fldCharType="begin"/>
        </w:r>
        <w:r w:rsidR="00F607C0">
          <w:rPr>
            <w:noProof/>
            <w:webHidden/>
          </w:rPr>
          <w:instrText xml:space="preserve"> PAGEREF _Toc123844229 \h </w:instrText>
        </w:r>
        <w:r w:rsidR="00F607C0">
          <w:rPr>
            <w:noProof/>
            <w:webHidden/>
          </w:rPr>
        </w:r>
        <w:r w:rsidR="00F607C0">
          <w:rPr>
            <w:noProof/>
            <w:webHidden/>
          </w:rPr>
          <w:fldChar w:fldCharType="separate"/>
        </w:r>
        <w:r w:rsidR="00F607C0">
          <w:rPr>
            <w:noProof/>
            <w:webHidden/>
          </w:rPr>
          <w:t>30</w:t>
        </w:r>
        <w:r w:rsidR="00F607C0">
          <w:rPr>
            <w:noProof/>
            <w:webHidden/>
          </w:rPr>
          <w:fldChar w:fldCharType="end"/>
        </w:r>
      </w:hyperlink>
    </w:p>
    <w:p w14:paraId="6333A184" w14:textId="3A8BCFF8"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30" w:history="1">
        <w:r w:rsidR="00F607C0" w:rsidRPr="00B72C40">
          <w:rPr>
            <w:rStyle w:val="Hyperlink"/>
            <w:rFonts w:eastAsiaTheme="majorEastAsia"/>
            <w:noProof/>
          </w:rPr>
          <w:t>Figure 5.3: Empty Dustbin monitoring on website</w:t>
        </w:r>
        <w:r w:rsidR="00F607C0">
          <w:rPr>
            <w:noProof/>
            <w:webHidden/>
          </w:rPr>
          <w:tab/>
        </w:r>
        <w:r w:rsidR="00F607C0">
          <w:rPr>
            <w:noProof/>
            <w:webHidden/>
          </w:rPr>
          <w:fldChar w:fldCharType="begin"/>
        </w:r>
        <w:r w:rsidR="00F607C0">
          <w:rPr>
            <w:noProof/>
            <w:webHidden/>
          </w:rPr>
          <w:instrText xml:space="preserve"> PAGEREF _Toc123844230 \h </w:instrText>
        </w:r>
        <w:r w:rsidR="00F607C0">
          <w:rPr>
            <w:noProof/>
            <w:webHidden/>
          </w:rPr>
        </w:r>
        <w:r w:rsidR="00F607C0">
          <w:rPr>
            <w:noProof/>
            <w:webHidden/>
          </w:rPr>
          <w:fldChar w:fldCharType="separate"/>
        </w:r>
        <w:r w:rsidR="00F607C0">
          <w:rPr>
            <w:noProof/>
            <w:webHidden/>
          </w:rPr>
          <w:t>30</w:t>
        </w:r>
        <w:r w:rsidR="00F607C0">
          <w:rPr>
            <w:noProof/>
            <w:webHidden/>
          </w:rPr>
          <w:fldChar w:fldCharType="end"/>
        </w:r>
      </w:hyperlink>
    </w:p>
    <w:p w14:paraId="4EC827A2" w14:textId="5CA7A894"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31" w:history="1">
        <w:r w:rsidR="00F607C0" w:rsidRPr="00B72C40">
          <w:rPr>
            <w:rStyle w:val="Hyperlink"/>
            <w:rFonts w:eastAsiaTheme="majorEastAsia"/>
            <w:noProof/>
          </w:rPr>
          <w:t>Figure 5.4: Dustbin level below midpoint output on website</w:t>
        </w:r>
        <w:r w:rsidR="00F607C0">
          <w:rPr>
            <w:noProof/>
            <w:webHidden/>
          </w:rPr>
          <w:tab/>
        </w:r>
        <w:r w:rsidR="00F607C0">
          <w:rPr>
            <w:noProof/>
            <w:webHidden/>
          </w:rPr>
          <w:fldChar w:fldCharType="begin"/>
        </w:r>
        <w:r w:rsidR="00F607C0">
          <w:rPr>
            <w:noProof/>
            <w:webHidden/>
          </w:rPr>
          <w:instrText xml:space="preserve"> PAGEREF _Toc123844231 \h </w:instrText>
        </w:r>
        <w:r w:rsidR="00F607C0">
          <w:rPr>
            <w:noProof/>
            <w:webHidden/>
          </w:rPr>
        </w:r>
        <w:r w:rsidR="00F607C0">
          <w:rPr>
            <w:noProof/>
            <w:webHidden/>
          </w:rPr>
          <w:fldChar w:fldCharType="separate"/>
        </w:r>
        <w:r w:rsidR="00F607C0">
          <w:rPr>
            <w:noProof/>
            <w:webHidden/>
          </w:rPr>
          <w:t>31</w:t>
        </w:r>
        <w:r w:rsidR="00F607C0">
          <w:rPr>
            <w:noProof/>
            <w:webHidden/>
          </w:rPr>
          <w:fldChar w:fldCharType="end"/>
        </w:r>
      </w:hyperlink>
    </w:p>
    <w:p w14:paraId="6FA55428" w14:textId="2A641AD7"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32" w:history="1">
        <w:r w:rsidR="00F607C0" w:rsidRPr="00B72C40">
          <w:rPr>
            <w:rStyle w:val="Hyperlink"/>
            <w:rFonts w:eastAsiaTheme="majorEastAsia"/>
            <w:noProof/>
          </w:rPr>
          <w:t>Figure 5.5: Dustbin level at midpoint output on website</w:t>
        </w:r>
        <w:r w:rsidR="00F607C0">
          <w:rPr>
            <w:noProof/>
            <w:webHidden/>
          </w:rPr>
          <w:tab/>
        </w:r>
        <w:r w:rsidR="00F607C0">
          <w:rPr>
            <w:noProof/>
            <w:webHidden/>
          </w:rPr>
          <w:fldChar w:fldCharType="begin"/>
        </w:r>
        <w:r w:rsidR="00F607C0">
          <w:rPr>
            <w:noProof/>
            <w:webHidden/>
          </w:rPr>
          <w:instrText xml:space="preserve"> PAGEREF _Toc123844232 \h </w:instrText>
        </w:r>
        <w:r w:rsidR="00F607C0">
          <w:rPr>
            <w:noProof/>
            <w:webHidden/>
          </w:rPr>
        </w:r>
        <w:r w:rsidR="00F607C0">
          <w:rPr>
            <w:noProof/>
            <w:webHidden/>
          </w:rPr>
          <w:fldChar w:fldCharType="separate"/>
        </w:r>
        <w:r w:rsidR="00F607C0">
          <w:rPr>
            <w:noProof/>
            <w:webHidden/>
          </w:rPr>
          <w:t>31</w:t>
        </w:r>
        <w:r w:rsidR="00F607C0">
          <w:rPr>
            <w:noProof/>
            <w:webHidden/>
          </w:rPr>
          <w:fldChar w:fldCharType="end"/>
        </w:r>
      </w:hyperlink>
    </w:p>
    <w:p w14:paraId="349A685C" w14:textId="42050A26"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33" w:history="1">
        <w:r w:rsidR="00F607C0" w:rsidRPr="00B72C40">
          <w:rPr>
            <w:rStyle w:val="Hyperlink"/>
            <w:rFonts w:eastAsiaTheme="majorEastAsia"/>
            <w:noProof/>
          </w:rPr>
          <w:t>Figure 5.6: Dustbin level above midpoint output on website</w:t>
        </w:r>
        <w:r w:rsidR="00F607C0">
          <w:rPr>
            <w:noProof/>
            <w:webHidden/>
          </w:rPr>
          <w:tab/>
        </w:r>
        <w:r w:rsidR="00F607C0">
          <w:rPr>
            <w:noProof/>
            <w:webHidden/>
          </w:rPr>
          <w:fldChar w:fldCharType="begin"/>
        </w:r>
        <w:r w:rsidR="00F607C0">
          <w:rPr>
            <w:noProof/>
            <w:webHidden/>
          </w:rPr>
          <w:instrText xml:space="preserve"> PAGEREF _Toc123844233 \h </w:instrText>
        </w:r>
        <w:r w:rsidR="00F607C0">
          <w:rPr>
            <w:noProof/>
            <w:webHidden/>
          </w:rPr>
        </w:r>
        <w:r w:rsidR="00F607C0">
          <w:rPr>
            <w:noProof/>
            <w:webHidden/>
          </w:rPr>
          <w:fldChar w:fldCharType="separate"/>
        </w:r>
        <w:r w:rsidR="00F607C0">
          <w:rPr>
            <w:noProof/>
            <w:webHidden/>
          </w:rPr>
          <w:t>32</w:t>
        </w:r>
        <w:r w:rsidR="00F607C0">
          <w:rPr>
            <w:noProof/>
            <w:webHidden/>
          </w:rPr>
          <w:fldChar w:fldCharType="end"/>
        </w:r>
      </w:hyperlink>
    </w:p>
    <w:p w14:paraId="22A26592" w14:textId="42D65ACA"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34" w:history="1">
        <w:r w:rsidR="00F607C0" w:rsidRPr="00B72C40">
          <w:rPr>
            <w:rStyle w:val="Hyperlink"/>
            <w:rFonts w:eastAsiaTheme="majorEastAsia"/>
            <w:noProof/>
          </w:rPr>
          <w:t>Figure 5.7: Full dustbin database levels</w:t>
        </w:r>
        <w:r w:rsidR="00F607C0">
          <w:rPr>
            <w:noProof/>
            <w:webHidden/>
          </w:rPr>
          <w:tab/>
        </w:r>
        <w:r w:rsidR="00F607C0">
          <w:rPr>
            <w:noProof/>
            <w:webHidden/>
          </w:rPr>
          <w:fldChar w:fldCharType="begin"/>
        </w:r>
        <w:r w:rsidR="00F607C0">
          <w:rPr>
            <w:noProof/>
            <w:webHidden/>
          </w:rPr>
          <w:instrText xml:space="preserve"> PAGEREF _Toc123844234 \h </w:instrText>
        </w:r>
        <w:r w:rsidR="00F607C0">
          <w:rPr>
            <w:noProof/>
            <w:webHidden/>
          </w:rPr>
        </w:r>
        <w:r w:rsidR="00F607C0">
          <w:rPr>
            <w:noProof/>
            <w:webHidden/>
          </w:rPr>
          <w:fldChar w:fldCharType="separate"/>
        </w:r>
        <w:r w:rsidR="00F607C0">
          <w:rPr>
            <w:noProof/>
            <w:webHidden/>
          </w:rPr>
          <w:t>32</w:t>
        </w:r>
        <w:r w:rsidR="00F607C0">
          <w:rPr>
            <w:noProof/>
            <w:webHidden/>
          </w:rPr>
          <w:fldChar w:fldCharType="end"/>
        </w:r>
      </w:hyperlink>
    </w:p>
    <w:p w14:paraId="4B1F44D7" w14:textId="08F7C262"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35" w:history="1">
        <w:r w:rsidR="00F607C0" w:rsidRPr="00B72C40">
          <w:rPr>
            <w:rStyle w:val="Hyperlink"/>
            <w:rFonts w:eastAsiaTheme="majorEastAsia"/>
            <w:noProof/>
          </w:rPr>
          <w:t>Figure 5.8: Dustbin level when full output on website</w:t>
        </w:r>
        <w:r w:rsidR="00F607C0">
          <w:rPr>
            <w:noProof/>
            <w:webHidden/>
          </w:rPr>
          <w:tab/>
        </w:r>
        <w:r w:rsidR="00F607C0">
          <w:rPr>
            <w:noProof/>
            <w:webHidden/>
          </w:rPr>
          <w:fldChar w:fldCharType="begin"/>
        </w:r>
        <w:r w:rsidR="00F607C0">
          <w:rPr>
            <w:noProof/>
            <w:webHidden/>
          </w:rPr>
          <w:instrText xml:space="preserve"> PAGEREF _Toc123844235 \h </w:instrText>
        </w:r>
        <w:r w:rsidR="00F607C0">
          <w:rPr>
            <w:noProof/>
            <w:webHidden/>
          </w:rPr>
        </w:r>
        <w:r w:rsidR="00F607C0">
          <w:rPr>
            <w:noProof/>
            <w:webHidden/>
          </w:rPr>
          <w:fldChar w:fldCharType="separate"/>
        </w:r>
        <w:r w:rsidR="00F607C0">
          <w:rPr>
            <w:noProof/>
            <w:webHidden/>
          </w:rPr>
          <w:t>32</w:t>
        </w:r>
        <w:r w:rsidR="00F607C0">
          <w:rPr>
            <w:noProof/>
            <w:webHidden/>
          </w:rPr>
          <w:fldChar w:fldCharType="end"/>
        </w:r>
      </w:hyperlink>
    </w:p>
    <w:p w14:paraId="09A0CBCB" w14:textId="662F0E48" w:rsidR="00F607C0" w:rsidRDefault="00000000">
      <w:pPr>
        <w:pStyle w:val="TableofFigures"/>
        <w:tabs>
          <w:tab w:val="right" w:leader="dot" w:pos="9016"/>
        </w:tabs>
        <w:rPr>
          <w:rFonts w:asciiTheme="minorHAnsi" w:eastAsiaTheme="minorEastAsia" w:hAnsiTheme="minorHAnsi" w:cstheme="minorBidi"/>
          <w:noProof/>
          <w:sz w:val="22"/>
          <w:szCs w:val="22"/>
          <w:lang w:val="en-KE" w:eastAsia="en-KE"/>
        </w:rPr>
      </w:pPr>
      <w:hyperlink w:anchor="_Toc123844236" w:history="1">
        <w:r w:rsidR="00F607C0" w:rsidRPr="00B72C40">
          <w:rPr>
            <w:rStyle w:val="Hyperlink"/>
            <w:rFonts w:eastAsiaTheme="majorEastAsia"/>
            <w:noProof/>
          </w:rPr>
          <w:t>Figure 5.9: Alert when dustbin is full with location details</w:t>
        </w:r>
        <w:r w:rsidR="00F607C0">
          <w:rPr>
            <w:noProof/>
            <w:webHidden/>
          </w:rPr>
          <w:tab/>
        </w:r>
        <w:r w:rsidR="00F607C0">
          <w:rPr>
            <w:noProof/>
            <w:webHidden/>
          </w:rPr>
          <w:fldChar w:fldCharType="begin"/>
        </w:r>
        <w:r w:rsidR="00F607C0">
          <w:rPr>
            <w:noProof/>
            <w:webHidden/>
          </w:rPr>
          <w:instrText xml:space="preserve"> PAGEREF _Toc123844236 \h </w:instrText>
        </w:r>
        <w:r w:rsidR="00F607C0">
          <w:rPr>
            <w:noProof/>
            <w:webHidden/>
          </w:rPr>
        </w:r>
        <w:r w:rsidR="00F607C0">
          <w:rPr>
            <w:noProof/>
            <w:webHidden/>
          </w:rPr>
          <w:fldChar w:fldCharType="separate"/>
        </w:r>
        <w:r w:rsidR="00F607C0">
          <w:rPr>
            <w:noProof/>
            <w:webHidden/>
          </w:rPr>
          <w:t>33</w:t>
        </w:r>
        <w:r w:rsidR="00F607C0">
          <w:rPr>
            <w:noProof/>
            <w:webHidden/>
          </w:rPr>
          <w:fldChar w:fldCharType="end"/>
        </w:r>
      </w:hyperlink>
    </w:p>
    <w:p w14:paraId="5AD73D51" w14:textId="78B6DC7F" w:rsidR="006A3A5D" w:rsidRDefault="008B12E7" w:rsidP="003D6B20">
      <w:pPr>
        <w:rPr>
          <w:rFonts w:eastAsia="SimSun"/>
        </w:rPr>
      </w:pPr>
      <w:r>
        <w:rPr>
          <w:rFonts w:eastAsia="SimSun"/>
        </w:rPr>
        <w:fldChar w:fldCharType="end"/>
      </w:r>
      <w:r w:rsidR="006A3A5D">
        <w:rPr>
          <w:rFonts w:eastAsia="SimSun"/>
        </w:rPr>
        <w:br w:type="page"/>
      </w:r>
    </w:p>
    <w:p w14:paraId="6D0F0D7E" w14:textId="77454852" w:rsidR="00461A4C" w:rsidRDefault="00461A4C" w:rsidP="003D6B20">
      <w:pPr>
        <w:rPr>
          <w:rFonts w:eastAsia="SimSun"/>
        </w:rPr>
        <w:sectPr w:rsidR="00461A4C" w:rsidSect="00581DA0">
          <w:pgSz w:w="11906" w:h="16838"/>
          <w:pgMar w:top="1440" w:right="1440" w:bottom="1440" w:left="1440" w:header="708" w:footer="708" w:gutter="0"/>
          <w:pgNumType w:fmt="lowerRoman" w:start="1"/>
          <w:cols w:space="708"/>
          <w:docGrid w:linePitch="360"/>
        </w:sectPr>
      </w:pPr>
    </w:p>
    <w:p w14:paraId="43B0F23A" w14:textId="1F511015" w:rsidR="006A3A5D" w:rsidRPr="00E62E45" w:rsidRDefault="006A3A5D" w:rsidP="001B0438">
      <w:pPr>
        <w:pStyle w:val="Heading1"/>
      </w:pPr>
      <w:bookmarkStart w:id="5" w:name="_Toc25793949"/>
      <w:bookmarkStart w:id="6" w:name="_Toc124247718"/>
      <w:r w:rsidRPr="00E62E45">
        <w:lastRenderedPageBreak/>
        <w:t>CHAPTER 1: INTRODUCTION</w:t>
      </w:r>
      <w:bookmarkEnd w:id="5"/>
      <w:bookmarkEnd w:id="6"/>
    </w:p>
    <w:p w14:paraId="7585FA3B" w14:textId="1E22ED19" w:rsidR="003D6B20" w:rsidRDefault="003D6B20" w:rsidP="00053A70">
      <w:pPr>
        <w:pStyle w:val="Heading2"/>
      </w:pPr>
      <w:bookmarkStart w:id="7" w:name="_Toc25793950"/>
      <w:bookmarkStart w:id="8" w:name="_Toc124247719"/>
      <w:r w:rsidRPr="004A6773">
        <w:t>1.1: Background</w:t>
      </w:r>
      <w:bookmarkEnd w:id="7"/>
      <w:bookmarkEnd w:id="8"/>
    </w:p>
    <w:p w14:paraId="4C87D001" w14:textId="6EEDE6FF" w:rsidR="009C4C81" w:rsidRDefault="009C4C81" w:rsidP="009C4C81">
      <w:bookmarkStart w:id="9" w:name="_Toc25793951"/>
      <w:r w:rsidRPr="009C4C81">
        <w:t xml:space="preserve">As the population of Nairobi grows, so does the amount of solid waste. According to Nairobi City County Office, Currently, the population of the city stands at approximately </w:t>
      </w:r>
      <w:proofErr w:type="gramStart"/>
      <w:r w:rsidRPr="009C4C81">
        <w:t>5</w:t>
      </w:r>
      <w:proofErr w:type="gramEnd"/>
      <w:r w:rsidRPr="009C4C81">
        <w:t xml:space="preserve"> million, with each individual generating about 0.62 kgs of garbage per day. By the year 2030, we will be producing 3,990 tons every day. </w:t>
      </w:r>
      <w:r w:rsidRPr="00FA2E77">
        <w:t xml:space="preserve">(Cleaning Nairobi City | Nairobi City County, 2019). </w:t>
      </w:r>
      <w:r w:rsidR="00D62FD1">
        <w:t xml:space="preserve">In the central Business district, we have bins that </w:t>
      </w:r>
      <w:proofErr w:type="gramStart"/>
      <w:r w:rsidR="00D62FD1">
        <w:t>are well distributed</w:t>
      </w:r>
      <w:proofErr w:type="gramEnd"/>
      <w:r w:rsidR="00D62FD1">
        <w:t xml:space="preserve"> across the city and people make use of them. However, due to the increase in population and the amount of waste </w:t>
      </w:r>
      <w:proofErr w:type="gramStart"/>
      <w:r w:rsidR="00D62FD1">
        <w:t>being generate</w:t>
      </w:r>
      <w:r w:rsidR="00A81713">
        <w:t>d</w:t>
      </w:r>
      <w:proofErr w:type="gramEnd"/>
      <w:r w:rsidR="00A81713">
        <w:t xml:space="preserve">, most of the bins around the city are usually full before the allocated collection time </w:t>
      </w:r>
      <w:r w:rsidR="00D36CDB">
        <w:t>of the dustbins. This is more evident in places that experience greater human traffic</w:t>
      </w:r>
      <w:r w:rsidR="00E8783B">
        <w:t xml:space="preserve"> and that leads to littering in the city.</w:t>
      </w:r>
    </w:p>
    <w:p w14:paraId="37C3C178" w14:textId="019B338C" w:rsidR="00F90CE1" w:rsidRDefault="00F90CE1" w:rsidP="009C4C81">
      <w:r>
        <w:t xml:space="preserve">Not only does littering make cities look bad, </w:t>
      </w:r>
      <w:r w:rsidR="0020031B">
        <w:t>but they also</w:t>
      </w:r>
      <w:r>
        <w:t xml:space="preserve"> have various health effects to humans </w:t>
      </w:r>
      <w:r w:rsidR="0037713F">
        <w:t xml:space="preserve">themselves. Plastics which are one of the most common garbage forms around the world have various health effects to humans. </w:t>
      </w:r>
      <w:r w:rsidR="00EA474D" w:rsidRPr="00EA474D">
        <w:t xml:space="preserve">Our knowledge of the interaction of plastic particles themselves with tissues and cells in humans is still poor. However, the physical effects of particles observed to date in human cells and tissues and in animal models give insight into the possible risks of particle exposure in humans. The studies show that plastic particles can cause lung and gut injury, and specially </w:t>
      </w:r>
      <w:proofErr w:type="gramStart"/>
      <w:r w:rsidR="00EA474D" w:rsidRPr="00EA474D">
        <w:t>very fine</w:t>
      </w:r>
      <w:proofErr w:type="gramEnd"/>
      <w:r w:rsidR="00EA474D" w:rsidRPr="00EA474D">
        <w:t xml:space="preserve"> particles can cross cell membranes, the blood-brain barrier and the human placenta.</w:t>
      </w:r>
      <w:r w:rsidR="00EA474D">
        <w:t xml:space="preserve"> </w:t>
      </w:r>
      <w:r w:rsidR="00EA474D" w:rsidRPr="00EA474D">
        <w:t>Observed effects include oxidative stress, cell damage, inflammation, and impairment of energy allocation functions.</w:t>
      </w:r>
      <w:r w:rsidR="003367A6">
        <w:fldChar w:fldCharType="begin"/>
      </w:r>
      <w:r w:rsidR="003367A6">
        <w:instrText xml:space="preserve"> ADDIN ZOTERO_ITEM CSL_CITATION {"citationID":"WikrOsP6","properties":{"formattedCitation":"(Vethaak &amp; Leslie, 2016)","plainCitation":"(Vethaak &amp; Leslie, 2016)","noteIndex":0},"citationItems":[{"id":8,"uris":["http://zotero.org/users/local/uNPe61Hy/items/3Z6Z3ALH"],"itemData":{"id":8,"type":"article-journal","container-title":"Environmental Science &amp; Technology","DOI":"10.1021/acs.est.6b02569","ISSN":"0013-936X, 1520-5851","issue":"13","journalAbbreviation":"Environ. Sci. Technol.","language":"en","page":"6825-6826","source":"DOI.org (Crossref)","title":"Plastic Debris Is a Human Health Issue","volume":"50","author":[{"family":"Vethaak","given":"A. Dick"},{"family":"Leslie","given":"Heather A."}],"issued":{"date-parts":[["2016",7,5]]}}}],"schema":"https://github.com/citation-style-language/schema/raw/master/csl-citation.json"} </w:instrText>
      </w:r>
      <w:r w:rsidR="003367A6">
        <w:fldChar w:fldCharType="separate"/>
      </w:r>
      <w:r w:rsidR="003367A6" w:rsidRPr="003367A6">
        <w:t>(Vethaak &amp; Leslie, 2016)</w:t>
      </w:r>
      <w:r w:rsidR="003367A6">
        <w:fldChar w:fldCharType="end"/>
      </w:r>
    </w:p>
    <w:p w14:paraId="05B72E9F" w14:textId="3E8B1A24" w:rsidR="00343BF6" w:rsidRPr="009C4C81" w:rsidRDefault="00343BF6" w:rsidP="009C4C81">
      <w:r w:rsidRPr="00343BF6">
        <w:t>Plastic debris’ persistent nature and deleterious effects makes this issue one of the world’s foremost environmental concerns, alongside climate change and ocean acidification. The negative externalities caused by the profusion of plastic litter is an example of market failure, that comes with exorbitant social costs (estimated to be in the billions of euros) and damages human welfare and health.</w:t>
      </w:r>
      <w:r w:rsidR="008933C4">
        <w:fldChar w:fldCharType="begin"/>
      </w:r>
      <w:r w:rsidR="008933C4">
        <w:instrText xml:space="preserve"> ADDIN ZOTERO_ITEM CSL_CITATION {"citationID":"D85PKYWe","properties":{"formattedCitation":"(Vethaak &amp; Leslie, 2016)","plainCitation":"(Vethaak &amp; Leslie, 2016)","noteIndex":0},"citationItems":[{"id":8,"uris":["http://zotero.org/users/local/uNPe61Hy/items/3Z6Z3ALH"],"itemData":{"id":8,"type":"article-journal","container-title":"Environmental Science &amp; Technology","DOI":"10.1021/acs.est.6b02569","ISSN":"0013-936X, 1520-5851","issue":"13","journalAbbreviation":"Environ. Sci. Technol.","language":"en","page":"6825-6826","source":"DOI.org (Crossref)","title":"Plastic Debris Is a Human Health Issue","volume":"50","author":[{"family":"Vethaak","given":"A. Dick"},{"family":"Leslie","given":"Heather A."}],"issued":{"date-parts":[["2016",7,5]]}}}],"schema":"https://github.com/citation-style-language/schema/raw/master/csl-citation.json"} </w:instrText>
      </w:r>
      <w:r w:rsidR="008933C4">
        <w:fldChar w:fldCharType="separate"/>
      </w:r>
      <w:r w:rsidR="008933C4" w:rsidRPr="008933C4">
        <w:t>(Vethaak &amp; Leslie, 2016)</w:t>
      </w:r>
      <w:r w:rsidR="008933C4">
        <w:fldChar w:fldCharType="end"/>
      </w:r>
    </w:p>
    <w:p w14:paraId="5B9C5376" w14:textId="715C4B5C" w:rsidR="0058597B" w:rsidRDefault="0058597B" w:rsidP="0058597B">
      <w:r w:rsidRPr="0058597B">
        <w:rPr>
          <w:lang w:val="en-KE"/>
        </w:rPr>
        <w:t>W</w:t>
      </w:r>
      <w:r>
        <w:t>ireless sensor networks</w:t>
      </w:r>
      <w:r w:rsidRPr="0058597B">
        <w:rPr>
          <w:lang w:val="en-KE"/>
        </w:rPr>
        <w:t xml:space="preserve"> </w:t>
      </w:r>
      <w:proofErr w:type="gramStart"/>
      <w:r w:rsidRPr="0058597B">
        <w:rPr>
          <w:lang w:val="en-KE"/>
        </w:rPr>
        <w:t>generally consist</w:t>
      </w:r>
      <w:proofErr w:type="gramEnd"/>
      <w:r w:rsidRPr="0058597B">
        <w:rPr>
          <w:lang w:val="en-KE"/>
        </w:rPr>
        <w:t xml:space="preserve"> of one or more sinks (or base stations) and perhaps tens or thousands of sensor nodes scattered in a physical space. With integration of information sensing, computation, and wireless communication, the sensor nodes can sense physical information, process crude information, and report them to the sink. The sink in turn queries the sensor nodes for information. </w:t>
      </w:r>
      <w:r w:rsidR="00091703">
        <w:rPr>
          <w:lang w:val="en-KE"/>
        </w:rPr>
        <w:fldChar w:fldCharType="begin"/>
      </w:r>
      <w:r w:rsidR="00091703">
        <w:rPr>
          <w:lang w:val="en-KE"/>
        </w:rPr>
        <w:instrText xml:space="preserve"> ADDIN ZOTERO_ITEM CSL_CITATION {"citationID":"D8yOP8AO","properties":{"formattedCitation":"(Vidyasagar et al., 2009)","plainCitation":"(Vidyasagar et al., 2009)","noteIndex":0},"citationItems":[{"id":4,"uris":["http://zotero.org/users/local/uNPe61Hy/items/EPGYALFI"],"itemData":{"id":4,"type":"paper-conference","abstract":"Wireless Sensor Networks (WSN), an element of pervasive computing, are presently being used on a large scale to monitor real-time environmental status. However these sensors operate under extreme energy constraints and are designed by keeping an application in mind. Designing a new wireless sensor node is extremely challenging task and involves assessing a number of different parameters required by the target application, which includes range, antenna type, target technology, components, memory, storage, power, life time, security, computational capability, communication technology, power, size, programming interface and applications. This paper analyses commercially (and research prototypes) available wireless sensor nodes based on these parameters and outlines research directions in this area.","container-title":"2009 International Conference on Advanced Information Networking and Applications Workshops","event-place":"Bradford, UK","event-title":"2009 IEEE 23rd International Conference on Advanced Information Networking and Applications Workshops (WAINA)","ISBN":"978-1-4244-3999-7","language":"en","publisher":"IEEE","publisher-place":"Bradford, UK","source":"DOI.org (Crossref)","title":"Wireless Sensor Networks: A Survey","author":[{"family":"Vidyasagar","given":"Potdar"},{"family":"Sharif","given":"Atif"},{"family":"Chang","given":"Elizabeth"}],"issued":{"date-parts":[["2009",5]]}}}],"schema":"https://github.com/citation-style-language/schema/raw/master/csl-citation.json"} </w:instrText>
      </w:r>
      <w:r w:rsidR="00091703">
        <w:rPr>
          <w:lang w:val="en-KE"/>
        </w:rPr>
        <w:fldChar w:fldCharType="separate"/>
      </w:r>
      <w:r w:rsidR="00091703" w:rsidRPr="00091703">
        <w:t>(Vidyasagar et al., 2009)</w:t>
      </w:r>
      <w:r w:rsidR="00091703">
        <w:rPr>
          <w:lang w:val="en-KE"/>
        </w:rPr>
        <w:fldChar w:fldCharType="end"/>
      </w:r>
      <w:r w:rsidR="002C7EA9">
        <w:t>.</w:t>
      </w:r>
    </w:p>
    <w:p w14:paraId="7CC3F7E9" w14:textId="37BD5E77" w:rsidR="00043F20" w:rsidRDefault="00043F20" w:rsidP="0058597B">
      <w:r>
        <w:lastRenderedPageBreak/>
        <w:t xml:space="preserve">The project </w:t>
      </w:r>
      <w:r w:rsidR="00FA2E77">
        <w:t>was aiming</w:t>
      </w:r>
      <w:r>
        <w:t xml:space="preserve"> to help with more efficient waste collection by use of wireless sensor networks </w:t>
      </w:r>
      <w:r w:rsidR="00FA2E77">
        <w:t>with the creation of</w:t>
      </w:r>
      <w:r>
        <w:t xml:space="preserve"> a system that will be able to alert </w:t>
      </w:r>
      <w:r w:rsidR="008373BB">
        <w:t>the relevant parties if the bins are full and sen</w:t>
      </w:r>
      <w:r w:rsidR="00FA2E77">
        <w:t>d</w:t>
      </w:r>
      <w:r w:rsidR="008373BB">
        <w:t xml:space="preserve"> the relevant parties to collect the waste from the fu</w:t>
      </w:r>
      <w:r w:rsidR="008956CD">
        <w:t xml:space="preserve">ll </w:t>
      </w:r>
      <w:r w:rsidR="0020031B">
        <w:t>bins.</w:t>
      </w:r>
    </w:p>
    <w:p w14:paraId="31A8A932" w14:textId="77777777" w:rsidR="003D6B20" w:rsidRDefault="003D6B20" w:rsidP="00053A70">
      <w:pPr>
        <w:pStyle w:val="Heading2"/>
      </w:pPr>
      <w:bookmarkStart w:id="10" w:name="_Toc124247720"/>
      <w:r>
        <w:t>1.2: Problem Statement</w:t>
      </w:r>
      <w:bookmarkEnd w:id="9"/>
      <w:bookmarkEnd w:id="10"/>
    </w:p>
    <w:p w14:paraId="7B3E83CE" w14:textId="2A86767A" w:rsidR="00813EB2" w:rsidRDefault="003D6B20" w:rsidP="00813EB2">
      <w:pPr>
        <w:rPr>
          <w:noProof/>
          <w:bdr w:val="none" w:sz="0" w:space="0" w:color="auto" w:frame="1"/>
        </w:rPr>
      </w:pPr>
      <w:r w:rsidRPr="003D6B20">
        <w:rPr>
          <w:rFonts w:eastAsia="SimSun"/>
        </w:rPr>
        <w:t xml:space="preserve">With the increasing number of people around the CBD, the same volume and </w:t>
      </w:r>
      <w:r w:rsidR="008C0777" w:rsidRPr="003D6B20">
        <w:rPr>
          <w:rFonts w:eastAsia="SimSun"/>
        </w:rPr>
        <w:t>number</w:t>
      </w:r>
      <w:r w:rsidRPr="003D6B20">
        <w:rPr>
          <w:rFonts w:eastAsia="SimSun"/>
        </w:rPr>
        <w:t xml:space="preserve"> of bins scattered can not </w:t>
      </w:r>
      <w:proofErr w:type="gramStart"/>
      <w:r w:rsidRPr="003D6B20">
        <w:rPr>
          <w:rFonts w:eastAsia="SimSun"/>
        </w:rPr>
        <w:t>be used</w:t>
      </w:r>
      <w:proofErr w:type="gramEnd"/>
      <w:r w:rsidRPr="003D6B20">
        <w:rPr>
          <w:rFonts w:eastAsia="SimSun"/>
        </w:rPr>
        <w:t xml:space="preserve"> for a system that does collection on a routine basis. As previously stated, </w:t>
      </w:r>
      <w:r w:rsidR="008C0777" w:rsidRPr="003D6B20">
        <w:rPr>
          <w:rFonts w:eastAsia="SimSun"/>
        </w:rPr>
        <w:t>according</w:t>
      </w:r>
      <w:r w:rsidRPr="003D6B20">
        <w:rPr>
          <w:rFonts w:eastAsia="SimSun"/>
        </w:rPr>
        <w:t xml:space="preserve"> to Nairobi City County Office, Currently, the population of the city stands at approximately </w:t>
      </w:r>
      <w:proofErr w:type="gramStart"/>
      <w:r w:rsidRPr="003D6B20">
        <w:rPr>
          <w:rFonts w:eastAsia="SimSun"/>
        </w:rPr>
        <w:t>5</w:t>
      </w:r>
      <w:proofErr w:type="gramEnd"/>
      <w:r w:rsidRPr="003D6B20">
        <w:rPr>
          <w:rFonts w:eastAsia="SimSun"/>
        </w:rPr>
        <w:t xml:space="preserve"> million, with each individual generating about 0.62 kgs of garbage per day. By the year 2030, we will be producing 3,990 tons every day. </w:t>
      </w:r>
      <w:r>
        <w:rPr>
          <w:rFonts w:eastAsia="SimSun"/>
        </w:rPr>
        <w:fldChar w:fldCharType="begin"/>
      </w:r>
      <w:r w:rsidR="008933C4">
        <w:rPr>
          <w:rFonts w:eastAsia="SimSun"/>
        </w:rPr>
        <w:instrText xml:space="preserve"> ADDIN ZOTERO_ITEM CSL_CITATION {"citationID":"QlH7kTOE","properties":{"formattedCitation":"({\\i{}Cleaning Nairobi City | Nairobi City County}, 2019)","plainCitation":"(Cleaning Nairobi City | Nairobi City County, 2019)","noteIndex":0},"citationItems":[{"id":"n0xT6Au2/tVV35k5f","uris":["http://zotero.org/users/local/LF8uge3U/items/D7WBTRVS"],"itemData":{"id":105,"type":"post-weblog","language":"en-US","title":"Cleaning Nairobi City | Nairobi City County","URL":"https://nairobi.go.ke/cleaning-nairobi-city-2/","accessed":{"date-parts":[["2022",6,16]]},"issued":{"date-parts":[["2019",6,6]]}}}],"schema":"https://github.com/citation-style-language/schema/raw/master/csl-citation.json"} </w:instrText>
      </w:r>
      <w:r>
        <w:rPr>
          <w:rFonts w:eastAsia="SimSun"/>
        </w:rPr>
        <w:fldChar w:fldCharType="separate"/>
      </w:r>
      <w:r w:rsidRPr="003D6B20">
        <w:t>(</w:t>
      </w:r>
      <w:r w:rsidRPr="003D6B20">
        <w:rPr>
          <w:i/>
          <w:iCs/>
        </w:rPr>
        <w:t>Cleaning Nairobi City | Nairobi City County</w:t>
      </w:r>
      <w:r w:rsidRPr="003D6B20">
        <w:t>, 2019)</w:t>
      </w:r>
      <w:r>
        <w:rPr>
          <w:rFonts w:eastAsia="SimSun"/>
        </w:rPr>
        <w:fldChar w:fldCharType="end"/>
      </w:r>
      <w:r w:rsidRPr="003D6B20">
        <w:rPr>
          <w:rFonts w:eastAsia="SimSun"/>
        </w:rPr>
        <w:t xml:space="preserve"> This means we will have situations where bins are full and due to the human nature of Nairobi citizens, they will just pile up the trash on top of what is already on the bin leading to situations like the one below</w:t>
      </w:r>
      <w:r w:rsidR="00B40910">
        <w:rPr>
          <w:rFonts w:eastAsia="SimSun"/>
        </w:rPr>
        <w:t xml:space="preserve">. This leads to an unwanted littering since the residents of the county will just pile on the existing trash heaps which could attract </w:t>
      </w:r>
      <w:r w:rsidR="007E0058">
        <w:rPr>
          <w:rFonts w:eastAsia="SimSun"/>
        </w:rPr>
        <w:t xml:space="preserve">disease carrying pests which could infect people with various diseases. Also, it makes the city lose its </w:t>
      </w:r>
      <w:r w:rsidR="00151FE5">
        <w:rPr>
          <w:rFonts w:eastAsia="SimSun"/>
        </w:rPr>
        <w:t>aesthetic desirability</w:t>
      </w:r>
      <w:r w:rsidR="00A83710">
        <w:rPr>
          <w:rFonts w:eastAsia="SimSun"/>
        </w:rPr>
        <w:t xml:space="preserve">. </w:t>
      </w:r>
    </w:p>
    <w:p w14:paraId="6DECB8EC" w14:textId="4ADC29DB" w:rsidR="00172737" w:rsidRDefault="003D6B20" w:rsidP="00813EB2">
      <w:r>
        <w:rPr>
          <w:noProof/>
          <w:bdr w:val="none" w:sz="0" w:space="0" w:color="auto" w:frame="1"/>
        </w:rPr>
        <w:drawing>
          <wp:inline distT="0" distB="0" distL="0" distR="0" wp14:anchorId="6CE068F5" wp14:editId="1572921D">
            <wp:extent cx="5731510" cy="3820795"/>
            <wp:effectExtent l="0" t="0" r="2540" b="8255"/>
            <wp:docPr id="1" name="Picture 1" descr="A picture contain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820795"/>
                    </a:xfrm>
                    <a:prstGeom prst="rect">
                      <a:avLst/>
                    </a:prstGeom>
                    <a:noFill/>
                    <a:ln>
                      <a:noFill/>
                    </a:ln>
                  </pic:spPr>
                </pic:pic>
              </a:graphicData>
            </a:graphic>
          </wp:inline>
        </w:drawing>
      </w:r>
    </w:p>
    <w:p w14:paraId="22C14BE2" w14:textId="387C02C2" w:rsidR="009A28C9" w:rsidRPr="00DE48B1" w:rsidRDefault="00172737" w:rsidP="00DE48B1">
      <w:pPr>
        <w:pStyle w:val="Caption"/>
        <w:rPr>
          <w:rFonts w:eastAsia="SimSun"/>
        </w:rPr>
      </w:pPr>
      <w:bookmarkStart w:id="11" w:name="_Toc123844198"/>
      <w:r w:rsidRPr="00DE48B1">
        <w:t xml:space="preserve">Figure </w:t>
      </w:r>
      <w:fldSimple w:instr=" SEQ Figure \* ARABIC ">
        <w:r w:rsidR="005F32A5">
          <w:rPr>
            <w:noProof/>
          </w:rPr>
          <w:t>1</w:t>
        </w:r>
      </w:fldSimple>
      <w:r w:rsidRPr="00DE48B1">
        <w:t>.1:  Dumped waste in Nairobi CBD</w:t>
      </w:r>
      <w:bookmarkEnd w:id="11"/>
    </w:p>
    <w:p w14:paraId="24931BEB" w14:textId="77777777" w:rsidR="003D6B20" w:rsidRDefault="003D6B20" w:rsidP="00053A70">
      <w:pPr>
        <w:pStyle w:val="Heading2"/>
      </w:pPr>
      <w:bookmarkStart w:id="12" w:name="_Toc25793952"/>
      <w:bookmarkStart w:id="13" w:name="_Toc124247721"/>
      <w:r>
        <w:lastRenderedPageBreak/>
        <w:t>1.3: Aim</w:t>
      </w:r>
      <w:bookmarkEnd w:id="12"/>
      <w:bookmarkEnd w:id="13"/>
    </w:p>
    <w:p w14:paraId="7DB1987E" w14:textId="24ED2E4F" w:rsidR="003D6B20" w:rsidRDefault="003D6B20" w:rsidP="003D6B20">
      <w:r w:rsidRPr="003D6B20">
        <w:t xml:space="preserve">The aim of the project </w:t>
      </w:r>
      <w:r w:rsidR="00836085">
        <w:t>was</w:t>
      </w:r>
      <w:r w:rsidRPr="003D6B20">
        <w:t xml:space="preserve"> to </w:t>
      </w:r>
      <w:r w:rsidR="008A3CF0">
        <w:t xml:space="preserve">improve existing waste collection methods used in </w:t>
      </w:r>
      <w:r w:rsidR="00112919">
        <w:t>Nairobi County</w:t>
      </w:r>
      <w:r w:rsidR="008A3CF0">
        <w:t xml:space="preserve"> by use of sensors and networks to reduce </w:t>
      </w:r>
      <w:r w:rsidR="0085405E">
        <w:t>littering</w:t>
      </w:r>
      <w:r w:rsidR="008A3CF0">
        <w:t xml:space="preserve"> ar</w:t>
      </w:r>
      <w:r w:rsidR="0085405E">
        <w:t>ound the city and make the process efficient.</w:t>
      </w:r>
    </w:p>
    <w:p w14:paraId="531F9223" w14:textId="77777777" w:rsidR="003D6B20" w:rsidRDefault="003D6B20" w:rsidP="00053A70">
      <w:pPr>
        <w:pStyle w:val="Heading2"/>
      </w:pPr>
      <w:bookmarkStart w:id="14" w:name="_Toc25793953"/>
      <w:bookmarkStart w:id="15" w:name="_Toc124247722"/>
      <w:r>
        <w:t>1.4: Specific Objectives</w:t>
      </w:r>
      <w:bookmarkEnd w:id="14"/>
      <w:bookmarkEnd w:id="15"/>
    </w:p>
    <w:p w14:paraId="15A18E9A" w14:textId="3CE958C9" w:rsidR="003D6B20" w:rsidRPr="003D6B20" w:rsidRDefault="003D6B20" w:rsidP="003D6B20">
      <w:pPr>
        <w:numPr>
          <w:ilvl w:val="0"/>
          <w:numId w:val="1"/>
        </w:numPr>
      </w:pPr>
      <w:r w:rsidRPr="003D6B20">
        <w:t xml:space="preserve">To </w:t>
      </w:r>
      <w:r w:rsidR="00BD1022">
        <w:t>a</w:t>
      </w:r>
      <w:r w:rsidR="00395ED4">
        <w:t>ssess</w:t>
      </w:r>
      <w:r w:rsidR="00F01C8B">
        <w:t xml:space="preserve"> the </w:t>
      </w:r>
      <w:r w:rsidR="00661F12">
        <w:t>different technologies</w:t>
      </w:r>
      <w:r w:rsidR="00E67765">
        <w:t xml:space="preserve"> used in</w:t>
      </w:r>
      <w:r w:rsidR="00F01C8B">
        <w:t xml:space="preserve"> waste </w:t>
      </w:r>
      <w:r w:rsidR="003D5535">
        <w:t xml:space="preserve">management in </w:t>
      </w:r>
      <w:r w:rsidR="0020031B">
        <w:t>cities.</w:t>
      </w:r>
      <w:r w:rsidR="003D5535">
        <w:t xml:space="preserve"> </w:t>
      </w:r>
    </w:p>
    <w:p w14:paraId="4506E531" w14:textId="0F8E81E6" w:rsidR="00B51B0F" w:rsidRDefault="00B51B0F" w:rsidP="003D6B20">
      <w:pPr>
        <w:numPr>
          <w:ilvl w:val="0"/>
          <w:numId w:val="1"/>
        </w:numPr>
      </w:pPr>
      <w:r>
        <w:t xml:space="preserve">To evaluate </w:t>
      </w:r>
      <w:r w:rsidR="00BD1022">
        <w:t xml:space="preserve">how </w:t>
      </w:r>
      <w:r w:rsidR="0014789E">
        <w:t>wireless sensor</w:t>
      </w:r>
      <w:r w:rsidR="00BD1022">
        <w:t xml:space="preserve"> </w:t>
      </w:r>
      <w:r w:rsidR="001D6890">
        <w:t xml:space="preserve">networks can </w:t>
      </w:r>
      <w:proofErr w:type="gramStart"/>
      <w:r w:rsidR="001D6890">
        <w:t>be used</w:t>
      </w:r>
      <w:proofErr w:type="gramEnd"/>
      <w:r w:rsidR="001D6890">
        <w:t xml:space="preserve"> for waste </w:t>
      </w:r>
      <w:r w:rsidR="0020031B">
        <w:t>management.</w:t>
      </w:r>
    </w:p>
    <w:p w14:paraId="4CED32D5" w14:textId="00111B99" w:rsidR="00B51B0F" w:rsidRDefault="00842160" w:rsidP="003D6B20">
      <w:pPr>
        <w:numPr>
          <w:ilvl w:val="0"/>
          <w:numId w:val="1"/>
        </w:numPr>
      </w:pPr>
      <w:r>
        <w:t xml:space="preserve">To implement a system that </w:t>
      </w:r>
      <w:r w:rsidR="004A2C88">
        <w:t xml:space="preserve">manages waste collection using </w:t>
      </w:r>
      <w:r w:rsidR="00882860">
        <w:t xml:space="preserve">wireless sensor </w:t>
      </w:r>
      <w:r w:rsidR="0020031B">
        <w:t>networks.</w:t>
      </w:r>
    </w:p>
    <w:p w14:paraId="696333E7" w14:textId="0ACD9E3A" w:rsidR="00B51B0F" w:rsidRDefault="00B51B0F" w:rsidP="003D6B20">
      <w:pPr>
        <w:numPr>
          <w:ilvl w:val="0"/>
          <w:numId w:val="1"/>
        </w:numPr>
      </w:pPr>
      <w:r>
        <w:t>T</w:t>
      </w:r>
      <w:r w:rsidR="004A2C88">
        <w:t xml:space="preserve">o </w:t>
      </w:r>
      <w:proofErr w:type="gramStart"/>
      <w:r w:rsidR="004A2C88">
        <w:t>test</w:t>
      </w:r>
      <w:proofErr w:type="gramEnd"/>
      <w:r w:rsidR="004A2C88">
        <w:t xml:space="preserve"> </w:t>
      </w:r>
      <w:r w:rsidR="00A92563">
        <w:t xml:space="preserve">the waste collection system using </w:t>
      </w:r>
      <w:r w:rsidR="00882860">
        <w:t>wireless sensor</w:t>
      </w:r>
      <w:r w:rsidR="00A92563">
        <w:t xml:space="preserve"> networks</w:t>
      </w:r>
    </w:p>
    <w:p w14:paraId="211F3D49" w14:textId="42C3EE2B" w:rsidR="00DA7209" w:rsidRDefault="00DA7209" w:rsidP="00DA7209"/>
    <w:p w14:paraId="0A123E3C" w14:textId="77777777" w:rsidR="00DA7209" w:rsidRPr="003D6B20" w:rsidRDefault="00DA7209" w:rsidP="00DA7209"/>
    <w:p w14:paraId="4E196034" w14:textId="6367AF92" w:rsidR="003D6B20" w:rsidRDefault="003D6B20" w:rsidP="00053A70">
      <w:pPr>
        <w:pStyle w:val="Heading2"/>
      </w:pPr>
      <w:bookmarkStart w:id="16" w:name="_Toc25793954"/>
      <w:bookmarkStart w:id="17" w:name="_Toc124247723"/>
      <w:r>
        <w:t>1.5: Justification</w:t>
      </w:r>
      <w:bookmarkEnd w:id="16"/>
      <w:bookmarkEnd w:id="17"/>
    </w:p>
    <w:p w14:paraId="1BC76C60" w14:textId="2432466D" w:rsidR="00BD5B0D" w:rsidRPr="00BD5B0D" w:rsidRDefault="00BD5B0D" w:rsidP="00BD5B0D">
      <w:pPr>
        <w:rPr>
          <w:lang w:val="en-GB"/>
        </w:rPr>
      </w:pPr>
      <w:r w:rsidRPr="00BD5B0D">
        <w:t xml:space="preserve">Proper waste management is </w:t>
      </w:r>
      <w:proofErr w:type="gramStart"/>
      <w:r w:rsidRPr="00BD5B0D">
        <w:t>a v</w:t>
      </w:r>
      <w:r>
        <w:t>ery important</w:t>
      </w:r>
      <w:proofErr w:type="gramEnd"/>
      <w:r>
        <w:t xml:space="preserve"> factor to consider in city management. Not only does it make a city look more appealing and organized but also it helps in prevent health problems among the citizens of the city. Therefore, the proposed system </w:t>
      </w:r>
      <w:proofErr w:type="gramStart"/>
      <w:r>
        <w:t>is needed</w:t>
      </w:r>
      <w:proofErr w:type="gramEnd"/>
      <w:r>
        <w:t xml:space="preserve"> to efficiently manage and </w:t>
      </w:r>
      <w:r w:rsidR="009C4C81">
        <w:t xml:space="preserve">dispose of waste around the </w:t>
      </w:r>
      <w:r w:rsidR="0020031B">
        <w:t>city.</w:t>
      </w:r>
    </w:p>
    <w:p w14:paraId="31B5759F" w14:textId="124EE9A8" w:rsidR="003D6B20" w:rsidRDefault="003D6B20" w:rsidP="00053A70">
      <w:pPr>
        <w:pStyle w:val="Heading2"/>
      </w:pPr>
      <w:bookmarkStart w:id="18" w:name="_Toc25793955"/>
      <w:bookmarkStart w:id="19" w:name="_Toc124247724"/>
      <w:r>
        <w:t>1.6: Scope</w:t>
      </w:r>
      <w:bookmarkEnd w:id="18"/>
      <w:bookmarkEnd w:id="19"/>
    </w:p>
    <w:p w14:paraId="786682F5" w14:textId="0936AFA5" w:rsidR="009C4C81" w:rsidRPr="009C4C81" w:rsidRDefault="009C4C81" w:rsidP="009C4C81">
      <w:r>
        <w:t xml:space="preserve">The project </w:t>
      </w:r>
      <w:proofErr w:type="gramStart"/>
      <w:r w:rsidR="00836085">
        <w:t>wa</w:t>
      </w:r>
      <w:r>
        <w:t>s aimed</w:t>
      </w:r>
      <w:proofErr w:type="gramEnd"/>
      <w:r>
        <w:t xml:space="preserve"> towards </w:t>
      </w:r>
      <w:r w:rsidR="003E4F49">
        <w:t>reducing the amount of litter around the city by using sensors and networks to relay information about various bin levels and locations. The project incorporate</w:t>
      </w:r>
      <w:r w:rsidR="00836085">
        <w:t>d</w:t>
      </w:r>
      <w:r w:rsidR="003E4F49">
        <w:t xml:space="preserve"> use of wireless sensor networks to achieve this.</w:t>
      </w:r>
      <w:r w:rsidR="00CD6736">
        <w:t xml:space="preserve"> The project </w:t>
      </w:r>
      <w:proofErr w:type="gramStart"/>
      <w:r w:rsidR="00836085">
        <w:t>wa</w:t>
      </w:r>
      <w:r w:rsidR="00CD6736">
        <w:t>s also aimed</w:t>
      </w:r>
      <w:proofErr w:type="gramEnd"/>
      <w:r w:rsidR="00CD6736">
        <w:t xml:space="preserve"> towards </w:t>
      </w:r>
      <w:r w:rsidR="00CF679A">
        <w:t>the Nairobi central business district.</w:t>
      </w:r>
    </w:p>
    <w:p w14:paraId="316C2DB9" w14:textId="4909B105" w:rsidR="003D6B20" w:rsidRDefault="003D6B20" w:rsidP="00053A70">
      <w:pPr>
        <w:pStyle w:val="Heading2"/>
      </w:pPr>
      <w:bookmarkStart w:id="20" w:name="_Toc25793956"/>
      <w:bookmarkStart w:id="21" w:name="_Toc124247725"/>
      <w:r>
        <w:lastRenderedPageBreak/>
        <w:t>1.7: Limitations</w:t>
      </w:r>
      <w:bookmarkEnd w:id="20"/>
      <w:bookmarkEnd w:id="21"/>
    </w:p>
    <w:p w14:paraId="13D8E190" w14:textId="74D7B5F3" w:rsidR="003A2A06" w:rsidRDefault="003A2A06" w:rsidP="003A2A06">
      <w:r>
        <w:t>Due to their being more than one contacted waste collection agencies used by the city council</w:t>
      </w:r>
      <w:r w:rsidR="00282DB4">
        <w:t xml:space="preserve">, the adoption of the technology would require </w:t>
      </w:r>
      <w:r w:rsidR="00CF679A">
        <w:t>getting</w:t>
      </w:r>
      <w:r w:rsidR="00282DB4">
        <w:t xml:space="preserve"> all the various stakeholders on </w:t>
      </w:r>
      <w:r w:rsidR="00F305AB">
        <w:t>board with the idea</w:t>
      </w:r>
      <w:r w:rsidR="00CD6736">
        <w:t>.</w:t>
      </w:r>
      <w:r w:rsidR="00CD4546">
        <w:t xml:space="preserve"> </w:t>
      </w:r>
    </w:p>
    <w:p w14:paraId="427AF6D0" w14:textId="77777777" w:rsidR="00690652" w:rsidRPr="003A2A06" w:rsidRDefault="00690652" w:rsidP="003A2A06"/>
    <w:p w14:paraId="0443E9D0" w14:textId="73E23B4B" w:rsidR="00D94157" w:rsidRDefault="003A2A06" w:rsidP="00585927">
      <w:pPr>
        <w:ind w:left="1440" w:hanging="1440"/>
      </w:pPr>
      <w:r>
        <w:br w:type="column"/>
      </w:r>
    </w:p>
    <w:p w14:paraId="19385560" w14:textId="77777777" w:rsidR="00D94157" w:rsidRDefault="00D94157" w:rsidP="009A7FBB">
      <w:pPr>
        <w:pStyle w:val="Heading1"/>
      </w:pPr>
      <w:bookmarkStart w:id="22" w:name="_Toc25793957"/>
      <w:bookmarkStart w:id="23" w:name="_Toc124247726"/>
      <w:r>
        <w:t>CHAPTER 2: LITERATURE REVIEW</w:t>
      </w:r>
      <w:bookmarkEnd w:id="22"/>
      <w:bookmarkEnd w:id="23"/>
    </w:p>
    <w:p w14:paraId="74A7BE5D" w14:textId="21D2FC0A" w:rsidR="00D94157" w:rsidRDefault="00D94157" w:rsidP="00053A70">
      <w:pPr>
        <w:pStyle w:val="Heading2"/>
      </w:pPr>
      <w:bookmarkStart w:id="24" w:name="_Toc25793958"/>
      <w:bookmarkStart w:id="25" w:name="_Toc124247727"/>
      <w:r w:rsidRPr="002A315D">
        <w:t>2.1: Introduction</w:t>
      </w:r>
      <w:bookmarkEnd w:id="24"/>
      <w:bookmarkEnd w:id="25"/>
    </w:p>
    <w:p w14:paraId="3A642CD8" w14:textId="37C5FF2B" w:rsidR="00335906" w:rsidRDefault="00335906" w:rsidP="00335906">
      <w:r>
        <w:t xml:space="preserve">This chapter aims to discuss the technologies used in the proposed system and look at existing systems that are currently </w:t>
      </w:r>
      <w:proofErr w:type="gramStart"/>
      <w:r>
        <w:t>being used</w:t>
      </w:r>
      <w:proofErr w:type="gramEnd"/>
      <w:r>
        <w:t xml:space="preserve"> to fulfil the project </w:t>
      </w:r>
      <w:r w:rsidR="0020031B">
        <w:t>needs.</w:t>
      </w:r>
    </w:p>
    <w:p w14:paraId="0CF3F7FD" w14:textId="6B0B4137" w:rsidR="009F118B" w:rsidRDefault="009F118B" w:rsidP="00053A70">
      <w:pPr>
        <w:pStyle w:val="Heading2"/>
      </w:pPr>
      <w:bookmarkStart w:id="26" w:name="_Toc124247728"/>
      <w:r>
        <w:t>2.2</w:t>
      </w:r>
      <w:r w:rsidR="001470D1">
        <w:t xml:space="preserve">: </w:t>
      </w:r>
      <w:r w:rsidR="00A55A33">
        <w:t>Technologies used in waste management</w:t>
      </w:r>
      <w:bookmarkEnd w:id="26"/>
    </w:p>
    <w:p w14:paraId="29D1D44B" w14:textId="51306B59" w:rsidR="008B52C1" w:rsidRPr="00FF7503" w:rsidRDefault="00FF7503" w:rsidP="008B52C1">
      <w:r w:rsidRPr="00FF7503">
        <w:t>Waste management can be implem</w:t>
      </w:r>
      <w:r>
        <w:t xml:space="preserve">ented using </w:t>
      </w:r>
      <w:proofErr w:type="gramStart"/>
      <w:r>
        <w:t>a different set</w:t>
      </w:r>
      <w:proofErr w:type="gramEnd"/>
      <w:r>
        <w:t xml:space="preserve"> of methods. </w:t>
      </w:r>
      <w:proofErr w:type="gramStart"/>
      <w:r>
        <w:t>Some</w:t>
      </w:r>
      <w:proofErr w:type="gramEnd"/>
      <w:r>
        <w:t xml:space="preserve"> areas still do it manually while others have embraced technology </w:t>
      </w:r>
      <w:r w:rsidR="00552644">
        <w:t xml:space="preserve">to optimize the process of waste management. </w:t>
      </w:r>
      <w:r w:rsidR="00C14EC8">
        <w:t xml:space="preserve">We shall look at </w:t>
      </w:r>
      <w:proofErr w:type="gramStart"/>
      <w:r w:rsidR="00C14EC8">
        <w:t>a few of</w:t>
      </w:r>
      <w:proofErr w:type="gramEnd"/>
      <w:r w:rsidR="00C14EC8">
        <w:t xml:space="preserve"> these technologies that are being used to implement waste </w:t>
      </w:r>
      <w:r w:rsidR="0020031B">
        <w:t>management.</w:t>
      </w:r>
    </w:p>
    <w:p w14:paraId="61217FC2" w14:textId="7D99D624" w:rsidR="00CC4ABC" w:rsidRPr="00FF7503" w:rsidRDefault="00CC4ABC" w:rsidP="00CC4ABC">
      <w:pPr>
        <w:pStyle w:val="Heading3"/>
      </w:pPr>
      <w:bookmarkStart w:id="27" w:name="_Toc124247729"/>
      <w:r w:rsidRPr="00FF7503">
        <w:t>2.2.1: Artificial Intelligence</w:t>
      </w:r>
      <w:bookmarkEnd w:id="27"/>
    </w:p>
    <w:p w14:paraId="11B92695" w14:textId="25158E7A" w:rsidR="00A17230" w:rsidRDefault="00A17230" w:rsidP="00A17230">
      <w:r w:rsidRPr="00A17230">
        <w:t xml:space="preserve">Artificial intelligence (AI) refers to the simulation of human intelligence in machines that </w:t>
      </w:r>
      <w:proofErr w:type="gramStart"/>
      <w:r w:rsidRPr="00A17230">
        <w:t>are programmed</w:t>
      </w:r>
      <w:proofErr w:type="gramEnd"/>
      <w:r w:rsidRPr="00A17230">
        <w:t xml:space="preserve"> to think like humans and mimic their actions. The term may also be applied to any machine that exhibits traits associated with a human mind such as learning and problem-solving.</w:t>
      </w:r>
      <w:r w:rsidR="005A5C9E">
        <w:t xml:space="preserve"> </w:t>
      </w:r>
      <w:r w:rsidR="00F62910">
        <w:fldChar w:fldCharType="begin"/>
      </w:r>
      <w:r w:rsidR="00F62910">
        <w:instrText xml:space="preserve"> ADDIN ZOTERO_ITEM CSL_CITATION {"citationID":"FrHELRrT","properties":{"formattedCitation":"(Frankenfield, 2022)","plainCitation":"(Frankenfield, 2022)","noteIndex":0},"citationItems":[{"id":9,"uris":["http://zotero.org/users/local/uNPe61Hy/items/BXE5NWEE"],"itemData":{"id":9,"type":"webpage","abstract":"Artificial intelligence or AI refers to the simulation of human intelligence in machines that are programmed to think and act like humans.","container-title":"Investopedia","language":"en","title":"Artificial Intelligence: What It Is and How It Is Used","title-short":"Artificial Intelligence","URL":"https://www.investopedia.com/terms/a/artificial-intelligence-ai.asp","author":[{"family":"Frankenfield","given":"Jake"}],"accessed":{"date-parts":[["2023",1,5]]},"issued":{"date-parts":[["2022",7,6]]}}}],"schema":"https://github.com/citation-style-language/schema/raw/master/csl-citation.json"} </w:instrText>
      </w:r>
      <w:r w:rsidR="00F62910">
        <w:fldChar w:fldCharType="separate"/>
      </w:r>
      <w:r w:rsidR="00F62910" w:rsidRPr="00F62910">
        <w:t>(Frankenfield, 2022)</w:t>
      </w:r>
      <w:r w:rsidR="00F62910">
        <w:fldChar w:fldCharType="end"/>
      </w:r>
    </w:p>
    <w:p w14:paraId="659D4150" w14:textId="246BB986" w:rsidR="002D4F68" w:rsidRDefault="002D4F68" w:rsidP="00A17230">
      <w:r>
        <w:t xml:space="preserve">The use of artificial intelligence can </w:t>
      </w:r>
      <w:proofErr w:type="gramStart"/>
      <w:r>
        <w:t>be used</w:t>
      </w:r>
      <w:proofErr w:type="gramEnd"/>
      <w:r>
        <w:t xml:space="preserve"> to sort bins based on their contents. The artificial intelligence determines what </w:t>
      </w:r>
      <w:r w:rsidR="00E17037">
        <w:t xml:space="preserve">type of trash it is and uses it to sort into the appropriate </w:t>
      </w:r>
      <w:r w:rsidR="00BA6DD6">
        <w:t xml:space="preserve">bins needed for collection. AI can also </w:t>
      </w:r>
      <w:proofErr w:type="gramStart"/>
      <w:r w:rsidR="00BA6DD6">
        <w:t>be used</w:t>
      </w:r>
      <w:proofErr w:type="gramEnd"/>
      <w:r w:rsidR="00BA6DD6">
        <w:t xml:space="preserve"> to determine what needs to be recycled by learning what garbage is </w:t>
      </w:r>
      <w:r w:rsidR="00802622">
        <w:t>recyclable</w:t>
      </w:r>
      <w:r w:rsidR="00E678D6">
        <w:t>.</w:t>
      </w:r>
      <w:r w:rsidR="00E17037">
        <w:t xml:space="preserve"> </w:t>
      </w:r>
    </w:p>
    <w:p w14:paraId="53B901F3" w14:textId="7F655BA4" w:rsidR="0087242A" w:rsidRDefault="0087242A" w:rsidP="00236B80">
      <w:r>
        <w:t>In Australia, as of 20</w:t>
      </w:r>
      <w:r w:rsidR="000A70DF">
        <w:t>21</w:t>
      </w:r>
      <w:r w:rsidR="00236B80">
        <w:t xml:space="preserve">, Melbourne, the capital of Australia is testing Nokia’s Scene Analytics system for its waste management. This AI based system will provide insights into waste disposal. It will also focus on reducing waste in individual household units. The robust AI system </w:t>
      </w:r>
      <w:proofErr w:type="gramStart"/>
      <w:r w:rsidR="00236B80">
        <w:t>is integrated</w:t>
      </w:r>
      <w:proofErr w:type="gramEnd"/>
      <w:r w:rsidR="00236B80">
        <w:t xml:space="preserve"> with IoT sensors for monitoring the waste compactors.</w:t>
      </w:r>
      <w:r w:rsidR="00014E76">
        <w:t xml:space="preserve"> </w:t>
      </w:r>
      <w:r w:rsidR="00236B80">
        <w:t>Illegal waste dumping in Australia, is the prime reason behind the adoption of “AI” based waste management strategy.</w:t>
      </w:r>
      <w:r w:rsidR="00CB72C3">
        <w:fldChar w:fldCharType="begin"/>
      </w:r>
      <w:r w:rsidR="008933C4">
        <w:instrText xml:space="preserve"> ADDIN ZOTERO_ITEM CSL_CITATION {"citationID":"BFqnVsr2","properties":{"formattedCitation":"(Kaushik, 2021)","plainCitation":"(Kaushik, 2021)","noteIndex":0},"citationItems":[{"id":"n0xT6Au2/aqqwZwVx","uris":["http://zotero.org/users/local/LF8uge3U/items/N35V94ZB"],"itemData":{"id":156,"type":"webpage","abstract":"Nokia AI Tech will lend its assistance for developing new waste management strategies","language":"en","title":"Australia adopts new waste management strategy via Nokia AI Tech | Analytics Steps","URL":"https://www.analyticssteps.com/news/australia-adopts-new-waste-management-strategy-nokia-ai-tech","author":[{"family":"Kaushik","given":"Vanushika"}],"accessed":{"date-parts":[["2022",8,9]]},"issued":{"date-parts":[["2021",8]]}}}],"schema":"https://github.com/citation-style-language/schema/raw/master/csl-citation.json"} </w:instrText>
      </w:r>
      <w:r w:rsidR="00CB72C3">
        <w:fldChar w:fldCharType="separate"/>
      </w:r>
      <w:r w:rsidR="00CB72C3" w:rsidRPr="00CB72C3">
        <w:t>(Kaushik, 2021)</w:t>
      </w:r>
      <w:r w:rsidR="00CB72C3">
        <w:fldChar w:fldCharType="end"/>
      </w:r>
      <w:r w:rsidR="000A70DF">
        <w:t xml:space="preserve"> </w:t>
      </w:r>
    </w:p>
    <w:p w14:paraId="04871F1D" w14:textId="77777777" w:rsidR="00C14EC8" w:rsidRPr="00A17230" w:rsidRDefault="00C14EC8" w:rsidP="00A17230"/>
    <w:p w14:paraId="10FB1AC8" w14:textId="46130139" w:rsidR="00CC4ABC" w:rsidRDefault="00CC4ABC" w:rsidP="00331806">
      <w:pPr>
        <w:pStyle w:val="Heading3"/>
      </w:pPr>
      <w:bookmarkStart w:id="28" w:name="_Toc124247730"/>
      <w:r>
        <w:lastRenderedPageBreak/>
        <w:t>2.2.2: Wireless sensor networks</w:t>
      </w:r>
      <w:bookmarkEnd w:id="28"/>
    </w:p>
    <w:p w14:paraId="06355162" w14:textId="43D73146" w:rsidR="00A7215F" w:rsidRDefault="00ED05D1" w:rsidP="00ED05D1">
      <w:r w:rsidRPr="009C4C81">
        <w:t>Wireless sensor networks</w:t>
      </w:r>
      <w:r w:rsidR="003C08F2">
        <w:t xml:space="preserve"> </w:t>
      </w:r>
      <w:r w:rsidRPr="009C4C81">
        <w:t xml:space="preserve">(WSN) are a network of devices that can relay the information gathered from a monitored field through wireless links. The data </w:t>
      </w:r>
      <w:proofErr w:type="gramStart"/>
      <w:r w:rsidRPr="009C4C81">
        <w:t>is then forwarded</w:t>
      </w:r>
      <w:proofErr w:type="gramEnd"/>
      <w:r w:rsidRPr="009C4C81">
        <w:t xml:space="preserve"> through multiple nodes with a gateway. The data </w:t>
      </w:r>
      <w:proofErr w:type="gramStart"/>
      <w:r w:rsidRPr="009C4C81">
        <w:t>is relayed</w:t>
      </w:r>
      <w:proofErr w:type="gramEnd"/>
      <w:r w:rsidRPr="009C4C81">
        <w:t xml:space="preserve"> to other wireless networks such as Wireless Ethernet. WSN consists of base stations and </w:t>
      </w:r>
      <w:proofErr w:type="gramStart"/>
      <w:r w:rsidRPr="009C4C81">
        <w:t>several</w:t>
      </w:r>
      <w:proofErr w:type="gramEnd"/>
      <w:r w:rsidRPr="009C4C81">
        <w:t xml:space="preserve"> nodes (Wireless Sensors). These networks </w:t>
      </w:r>
      <w:proofErr w:type="gramStart"/>
      <w:r w:rsidRPr="009C4C81">
        <w:t>are used</w:t>
      </w:r>
      <w:proofErr w:type="gramEnd"/>
      <w:r w:rsidRPr="009C4C81">
        <w:t xml:space="preserve"> to monitor physical or environmental conditions like sound, pressure, and temperature and cooperatively pass data through the network to the main location.</w:t>
      </w:r>
    </w:p>
    <w:p w14:paraId="61BF82F9" w14:textId="14DFBEDD" w:rsidR="009E09F5" w:rsidRDefault="0061121B" w:rsidP="00ED05D1">
      <w:r>
        <w:t xml:space="preserve">The use of wireless sensor networks </w:t>
      </w:r>
      <w:r w:rsidR="006773DF">
        <w:t xml:space="preserve">can </w:t>
      </w:r>
      <w:proofErr w:type="gramStart"/>
      <w:r w:rsidR="006773DF">
        <w:t>be used</w:t>
      </w:r>
      <w:proofErr w:type="gramEnd"/>
      <w:r w:rsidR="006773DF">
        <w:t xml:space="preserve"> in systems where waste bins levels are determined. The data can </w:t>
      </w:r>
      <w:proofErr w:type="gramStart"/>
      <w:r w:rsidR="006773DF">
        <w:t>be collected</w:t>
      </w:r>
      <w:proofErr w:type="gramEnd"/>
      <w:r w:rsidR="006773DF">
        <w:t xml:space="preserve"> from sensors and sent over wireless sensor networks </w:t>
      </w:r>
      <w:r w:rsidR="00CC6A4D">
        <w:t>and be sent to a centralized point to create a dy</w:t>
      </w:r>
      <w:r w:rsidR="000312A6">
        <w:t>namic waste collection system</w:t>
      </w:r>
      <w:r w:rsidR="00CB72C3">
        <w:t>.</w:t>
      </w:r>
    </w:p>
    <w:p w14:paraId="21EC915D" w14:textId="377DA24A" w:rsidR="00FE37B4" w:rsidRPr="009C4C81" w:rsidRDefault="00A67330" w:rsidP="004365C4">
      <w:r>
        <w:t xml:space="preserve">In Lisbon, the city council was implementing a </w:t>
      </w:r>
      <w:r w:rsidR="00BF2715">
        <w:t xml:space="preserve">system of using wireless sensor networks to </w:t>
      </w:r>
      <w:r w:rsidR="00554582">
        <w:t xml:space="preserve">optimize their system of waste management that was based on </w:t>
      </w:r>
      <w:r w:rsidR="004365C4">
        <w:t xml:space="preserve">legacy networks. it </w:t>
      </w:r>
      <w:proofErr w:type="gramStart"/>
      <w:r w:rsidR="004365C4">
        <w:t>is intended</w:t>
      </w:r>
      <w:proofErr w:type="gramEnd"/>
      <w:r w:rsidR="004365C4">
        <w:t xml:space="preserve"> to provide the city of Lisbon with an LPWAN (Low‐Power Wide‐Area Network) network, which will cover the entire city by making available a platform for low‐speed and low‐power communications with the set of sensors integrated in the municipality, following the principles of the Internet of Things (IoT). This network will allow the municipality to integrate a set of vertical applications, supported by a common communications network and platform, which will allow greater cost‐effectiveness among different departments (and corresponding verticals) as opposed to the current data‐as‐a‐service model, where each provider included a different network in their tender proposal.</w:t>
      </w:r>
      <w:r w:rsidR="00B15346">
        <w:fldChar w:fldCharType="begin"/>
      </w:r>
      <w:r w:rsidR="008933C4">
        <w:instrText xml:space="preserve"> ADDIN ZOTERO_ITEM CSL_CITATION {"citationID":"Jku9E1Bm","properties":{"formattedCitation":"(Cruz et al., 2021)","plainCitation":"(Cruz et al., 2021)","noteIndex":0},"citationItems":[{"id":"n0xT6Au2/wuv5njdQ","uris":["http://zotero.org/users/local/LF8uge3U/items/UDIAPJMV"],"itemData":{"id":160,"type":"article-journal","abstract":"The city of Lisbon, as any other capital of a European country, has a large number of issues regarding managing waste and recycling containers spread throughout the city. This document presents the results of a study promoted by the Lisbon City Council for trialing LPWAN (LowPower Wide‐Area Network) technology for the waste management vertical under the Lisbon Smart City initiative. Current waste management is done using GSM (Global System for Mobile communications) sensors, and the municipality aims to use LPWAN in order to improve range and reduce costs and provisioning times when changing the communications provider. After an initial study, LoRa (Long Range) and LoRAWAN (LoRa Wide Area Network) as its network counterpart, were selected as the LPWAN technology for trials considering several use cases, exploring multiple distances, types of recycling waste containers, placements (underground or surface) and kinds of commercially available waste level measurement LoRa sensors. The results showed that the underground waste containers proved to be, as expected, the most difficult to operate correctly, where the container itself imposed attenuation levels of 26 dB on the LoRa link budget. The successful results were used to promote the deployment of a city‐wide LoRa network, available to all the departments inside the Lisbon City Council. Considering the network capacity, the municipality also decided to make the network freely available to citizens.","container-title":"Sensors","DOI":"10.3390/s21062142","ISSN":"1424-8220","issue":"6","journalAbbreviation":"Sensors","language":"en","page":"2142","source":"DOI.org (Crossref)","title":"LoRaWAN and Urban Waste Management—A Trial","URL":"https://www.mdpi.com/1424-8220/21/6/2142","volume":"21","author":[{"family":"Cruz","given":"Nuno"},{"family":"Cota","given":"Nuno"},{"family":"Tremoceiro","given":"João"}],"accessed":{"date-parts":[["2022",8,9]]},"issued":{"date-parts":[["2021",3,18]]}}}],"schema":"https://github.com/citation-style-language/schema/raw/master/csl-citation.json"} </w:instrText>
      </w:r>
      <w:r w:rsidR="00B15346">
        <w:fldChar w:fldCharType="separate"/>
      </w:r>
      <w:r w:rsidR="00B15346" w:rsidRPr="00B15346">
        <w:t>(Cruz et al., 2021)</w:t>
      </w:r>
      <w:r w:rsidR="00B15346">
        <w:fldChar w:fldCharType="end"/>
      </w:r>
    </w:p>
    <w:p w14:paraId="71798017" w14:textId="10B3296D" w:rsidR="00A55A33" w:rsidRDefault="00565CB9" w:rsidP="00053A70">
      <w:pPr>
        <w:pStyle w:val="Heading2"/>
      </w:pPr>
      <w:bookmarkStart w:id="29" w:name="_Toc124247731"/>
      <w:r>
        <w:t xml:space="preserve">2.3: </w:t>
      </w:r>
      <w:r w:rsidR="00713730">
        <w:t>Wi-Fi Networks</w:t>
      </w:r>
      <w:r>
        <w:t xml:space="preserve"> in waste management</w:t>
      </w:r>
      <w:bookmarkEnd w:id="29"/>
    </w:p>
    <w:p w14:paraId="29E514D8" w14:textId="0B9458FC" w:rsidR="009C4695" w:rsidRDefault="009C4695" w:rsidP="00CD2837">
      <w:r>
        <w:t xml:space="preserve">The Wi-Fi network is an institute of electrical and electronic engineers (IEEE) specification known as 802.11. This network is part of a larger family known as the </w:t>
      </w:r>
      <w:r w:rsidR="00BC2920">
        <w:t>802-network</w:t>
      </w:r>
      <w:r>
        <w:t xml:space="preserve"> family which </w:t>
      </w:r>
      <w:proofErr w:type="gramStart"/>
      <w:r>
        <w:t>is separated</w:t>
      </w:r>
      <w:proofErr w:type="gramEnd"/>
      <w:r>
        <w:t xml:space="preserve"> by the last digits of its identifier. It </w:t>
      </w:r>
      <w:proofErr w:type="gramStart"/>
      <w:r>
        <w:t>was first launched</w:t>
      </w:r>
      <w:proofErr w:type="gramEnd"/>
      <w:r>
        <w:t xml:space="preserve"> in 1997 and it used the frequency of 2.4 </w:t>
      </w:r>
      <w:r w:rsidR="00BC2920">
        <w:t>Gigahertz (</w:t>
      </w:r>
      <w:r>
        <w:t xml:space="preserve">GHz). It provided speeds of up to </w:t>
      </w:r>
      <w:proofErr w:type="gramStart"/>
      <w:r>
        <w:t>1</w:t>
      </w:r>
      <w:proofErr w:type="gramEnd"/>
      <w:r>
        <w:t xml:space="preserve"> megabit per </w:t>
      </w:r>
      <w:r w:rsidR="00BC2920">
        <w:t>second (</w:t>
      </w:r>
      <w:r>
        <w:t xml:space="preserve">Mbps). IEEE has since then been improving the standard and even increased the frequency usage to 5 GHz which allowed them to reach speeds of up to 54 Mbps. The network is well known worldwide standard that is used by </w:t>
      </w:r>
      <w:proofErr w:type="gramStart"/>
      <w:r>
        <w:t>almost everyone</w:t>
      </w:r>
      <w:proofErr w:type="gramEnd"/>
      <w:r>
        <w:t xml:space="preserve"> on a </w:t>
      </w:r>
      <w:r w:rsidR="00BC2920">
        <w:t>day-to-day</w:t>
      </w:r>
      <w:r>
        <w:t xml:space="preserve"> </w:t>
      </w:r>
      <w:r w:rsidR="00BC2920">
        <w:t>basis.</w:t>
      </w:r>
      <w:r>
        <w:t xml:space="preserve"> this is means it is used to provide local area </w:t>
      </w:r>
      <w:r w:rsidR="00BC2920">
        <w:t>networks (</w:t>
      </w:r>
      <w:r>
        <w:t xml:space="preserve">LAN) and even expand to be used in metropolitan area </w:t>
      </w:r>
      <w:r w:rsidR="00BC2920">
        <w:t>networks (</w:t>
      </w:r>
      <w:r>
        <w:t xml:space="preserve">MAN). </w:t>
      </w:r>
      <w:r w:rsidR="00656342">
        <w:fldChar w:fldCharType="begin"/>
      </w:r>
      <w:r w:rsidR="00656342">
        <w:instrText xml:space="preserve"> ADDIN ZOTERO_ITEM CSL_CITATION {"citationID":"YInFlp4C","properties":{"formattedCitation":"(Gast, 2005)","plainCitation":"(Gast, 2005)","noteIndex":0},"citationItems":[{"id":12,"uris":["http://zotero.org/users/local/uNPe61Hy/items/5SB5DV3I"],"itemData":{"id":12,"type":"book","call-number":"TK5105.78 .G37 2005","edition":"2nd ed","event-place":"Beijing ; Farnham","ISBN":"978-0-596-10052-0","language":"en","note":"OCLC: ocm60512121","number-of-pages":"630","publisher":"O'Reilly","publisher-place":"Beijing ; Farnham","source":"Library of Congress ISBN","title":"802.11 wireless networks: the definitive guide","title-short":"802.11 wireless networks","author":[{"family":"Gast","given":"Matthew"}],"issued":{"date-parts":[["2005"]]}}}],"schema":"https://github.com/citation-style-language/schema/raw/master/csl-citation.json"} </w:instrText>
      </w:r>
      <w:r w:rsidR="00656342">
        <w:fldChar w:fldCharType="separate"/>
      </w:r>
      <w:r w:rsidR="00656342" w:rsidRPr="00656342">
        <w:t>(Gast, 2005)</w:t>
      </w:r>
      <w:r w:rsidR="00656342">
        <w:fldChar w:fldCharType="end"/>
      </w:r>
    </w:p>
    <w:p w14:paraId="545D6621" w14:textId="73E5BF90" w:rsidR="009C4695" w:rsidRDefault="009C4695" w:rsidP="00CD2837">
      <w:r>
        <w:lastRenderedPageBreak/>
        <w:t xml:space="preserve">The network operates on the last two layers of the OSI model which is the physical and data link layer. The data link layer sets the rules of how to access the medium and send data across the network just like all the members of the 802 family within the IEEE specification. The network is used to provide very fast and reliable data rates and internet speeds around the globe. </w:t>
      </w:r>
      <w:r w:rsidR="0011039B">
        <w:fldChar w:fldCharType="begin"/>
      </w:r>
      <w:r w:rsidR="0011039B">
        <w:instrText xml:space="preserve"> ADDIN ZOTERO_ITEM CSL_CITATION {"citationID":"pyWXB2Fa","properties":{"formattedCitation":"(Gast, 2005)","plainCitation":"(Gast, 2005)","noteIndex":0},"citationItems":[{"id":12,"uris":["http://zotero.org/users/local/uNPe61Hy/items/5SB5DV3I"],"itemData":{"id":12,"type":"book","call-number":"TK5105.78 .G37 2005","edition":"2nd ed","event-place":"Beijing ; Farnham","ISBN":"978-0-596-10052-0","language":"en","note":"OCLC: ocm60512121","number-of-pages":"630","publisher":"O'Reilly","publisher-place":"Beijing ; Farnham","source":"Library of Congress ISBN","title":"802.11 wireless networks: the definitive guide","title-short":"802.11 wireless networks","author":[{"family":"Gast","given":"Matthew"}],"issued":{"date-parts":[["2005"]]}}}],"schema":"https://github.com/citation-style-language/schema/raw/master/csl-citation.json"} </w:instrText>
      </w:r>
      <w:r w:rsidR="0011039B">
        <w:fldChar w:fldCharType="separate"/>
      </w:r>
      <w:r w:rsidR="0011039B" w:rsidRPr="0011039B">
        <w:t>(Gast, 2005)</w:t>
      </w:r>
      <w:r w:rsidR="0011039B">
        <w:fldChar w:fldCharType="end"/>
      </w:r>
    </w:p>
    <w:p w14:paraId="09746F68" w14:textId="1AEE3F97" w:rsidR="0029209E" w:rsidRPr="009F74F5" w:rsidRDefault="0029209E" w:rsidP="0029209E">
      <w:r w:rsidRPr="0029209E">
        <w:rPr>
          <w:lang w:val="en-KE"/>
        </w:rPr>
        <w:t>In conjunction with sensors, the</w:t>
      </w:r>
      <w:r w:rsidR="009F74F5">
        <w:t>Wi-Fi</w:t>
      </w:r>
      <w:r w:rsidRPr="0029209E">
        <w:rPr>
          <w:lang w:val="en-KE"/>
        </w:rPr>
        <w:t xml:space="preserve"> network can be used to create a system where data is collected by sensors and sent over to a micro controller for processing and then sent over to a </w:t>
      </w:r>
      <w:r w:rsidR="009F74F5">
        <w:t>Wi-Fi</w:t>
      </w:r>
      <w:r w:rsidRPr="0029209E">
        <w:rPr>
          <w:lang w:val="en-KE"/>
        </w:rPr>
        <w:t xml:space="preserve"> module which forwards it to </w:t>
      </w:r>
      <w:r w:rsidR="009F74F5">
        <w:t>an access point</w:t>
      </w:r>
      <w:r w:rsidRPr="0029209E">
        <w:rPr>
          <w:lang w:val="en-KE"/>
        </w:rPr>
        <w:t xml:space="preserve"> which in turn forwards it to the internet and then sends it to a centralized database for storage where it will be picked up and processed to come up with information</w:t>
      </w:r>
      <w:r w:rsidR="009F74F5">
        <w:t>.</w:t>
      </w:r>
    </w:p>
    <w:p w14:paraId="0F00F359" w14:textId="67B63921" w:rsidR="00565CB9" w:rsidRDefault="00565CB9" w:rsidP="00053A70">
      <w:pPr>
        <w:pStyle w:val="Heading2"/>
      </w:pPr>
      <w:bookmarkStart w:id="30" w:name="_Toc124247732"/>
      <w:r>
        <w:t xml:space="preserve">2.4: </w:t>
      </w:r>
      <w:r w:rsidR="002B6247">
        <w:t>Existing systems for waste management</w:t>
      </w:r>
      <w:bookmarkEnd w:id="30"/>
    </w:p>
    <w:p w14:paraId="54BA8300" w14:textId="4FBF0EE8" w:rsidR="002B6247" w:rsidRDefault="0087720E" w:rsidP="0087720E">
      <w:pPr>
        <w:pStyle w:val="Heading3"/>
      </w:pPr>
      <w:bookmarkStart w:id="31" w:name="_Toc124247733"/>
      <w:r>
        <w:t xml:space="preserve">2.4.1: </w:t>
      </w:r>
      <w:r w:rsidR="004F0B9C">
        <w:t>Smart w</w:t>
      </w:r>
      <w:r w:rsidR="00ED2949">
        <w:t>aste bins</w:t>
      </w:r>
      <w:bookmarkEnd w:id="31"/>
    </w:p>
    <w:p w14:paraId="7DC49205" w14:textId="319E01A3" w:rsidR="009D10D9" w:rsidRDefault="008C2D07" w:rsidP="009D10D9">
      <w:r w:rsidRPr="008C2D07">
        <w:t xml:space="preserve">People routinely neglect to sort their waste into the appropriate trash or recycling bins when left to their own devices. The Polish business Bin-e created a smart trash can that automatically sorts recyclables into </w:t>
      </w:r>
      <w:proofErr w:type="gramStart"/>
      <w:r w:rsidRPr="008C2D07">
        <w:t>several</w:t>
      </w:r>
      <w:proofErr w:type="gramEnd"/>
      <w:r w:rsidRPr="008C2D07">
        <w:t xml:space="preserve"> compartments using artificial intelligence-based object identification </w:t>
      </w:r>
      <w:r w:rsidR="0063268E" w:rsidRPr="008C2D07">
        <w:t>to</w:t>
      </w:r>
      <w:r w:rsidRPr="008C2D07">
        <w:t xml:space="preserve"> eliminate erroneous recycling sorting. The device sorts the waste, compresses it, and keeps track of how full each bin is</w:t>
      </w:r>
      <w:r w:rsidR="00710EE2">
        <w:t>.</w:t>
      </w:r>
    </w:p>
    <w:p w14:paraId="6FABCC3F" w14:textId="15B1A52E" w:rsidR="007B2B41" w:rsidRDefault="009D10D9" w:rsidP="009D10D9">
      <w:r>
        <w:t>Smart waste bins take human error out of the initial sorting process, making material processing faster and easier for recycling facilities. This can lower waste management costs by as much as 80% and drastically improve employee efficiency.</w:t>
      </w:r>
      <w:r w:rsidR="00D61884">
        <w:t xml:space="preserve"> </w:t>
      </w:r>
      <w:r w:rsidR="00EB121E" w:rsidRPr="00EB121E">
        <w:t>(Stannard, 2021)</w:t>
      </w:r>
    </w:p>
    <w:p w14:paraId="1BD312EB" w14:textId="00756739" w:rsidR="00710EE2" w:rsidRPr="007B2B41" w:rsidRDefault="00710EE2" w:rsidP="009D10D9">
      <w:r>
        <w:t xml:space="preserve">According to the creators of Bin-e, their products are already in use by various major companies which include: </w:t>
      </w:r>
      <w:r w:rsidR="00B64FAF">
        <w:t>Interseroh,</w:t>
      </w:r>
      <w:r w:rsidR="000D7A14">
        <w:t xml:space="preserve"> Lego, DICE and </w:t>
      </w:r>
      <w:proofErr w:type="gramStart"/>
      <w:r w:rsidR="000D7A14">
        <w:t>man</w:t>
      </w:r>
      <w:r w:rsidR="007C1A61">
        <w:t>y</w:t>
      </w:r>
      <w:proofErr w:type="gramEnd"/>
      <w:r w:rsidR="007C1A61">
        <w:t xml:space="preserve"> other companies across Europe, </w:t>
      </w:r>
      <w:r w:rsidR="00B64FAF">
        <w:t>Asia,</w:t>
      </w:r>
      <w:r w:rsidR="007C1A61">
        <w:t xml:space="preserve"> and Australia. </w:t>
      </w:r>
    </w:p>
    <w:p w14:paraId="4369539C" w14:textId="7C7BD8E9" w:rsidR="00B45E57" w:rsidRDefault="00B45E57" w:rsidP="00B45E57">
      <w:pPr>
        <w:pStyle w:val="Heading3"/>
      </w:pPr>
      <w:bookmarkStart w:id="32" w:name="_Toc124247734"/>
      <w:r>
        <w:t>2.4.2</w:t>
      </w:r>
      <w:r w:rsidR="0007156A">
        <w:t xml:space="preserve">: </w:t>
      </w:r>
      <w:r w:rsidR="004F0B9C">
        <w:t>Waste level sensors</w:t>
      </w:r>
      <w:bookmarkEnd w:id="32"/>
    </w:p>
    <w:p w14:paraId="363D5D3A" w14:textId="3305B938" w:rsidR="006E7A21" w:rsidRDefault="00041744" w:rsidP="00041744">
      <w:pPr>
        <w:rPr>
          <w:lang w:val="en-KE"/>
        </w:rPr>
      </w:pPr>
      <w:r w:rsidRPr="00041744">
        <w:rPr>
          <w:lang w:val="en-KE"/>
        </w:rPr>
        <w:t xml:space="preserve">Periodic waste collection services </w:t>
      </w:r>
      <w:proofErr w:type="gramStart"/>
      <w:r w:rsidRPr="00041744">
        <w:rPr>
          <w:lang w:val="en-KE"/>
        </w:rPr>
        <w:t>are used</w:t>
      </w:r>
      <w:proofErr w:type="gramEnd"/>
      <w:r w:rsidRPr="00041744">
        <w:rPr>
          <w:lang w:val="en-KE"/>
        </w:rPr>
        <w:t> by homes and enterprises all over the country to get rid of their trash. Although weekly services have been available for years, they are not always the best option.</w:t>
      </w:r>
      <w:r w:rsidR="00346979">
        <w:t xml:space="preserve"> </w:t>
      </w:r>
      <w:r w:rsidRPr="00041744">
        <w:rPr>
          <w:lang w:val="en-KE"/>
        </w:rPr>
        <w:t xml:space="preserve">Companies and municipalities can install garbage level sensors in bins or dumpsters of any size to </w:t>
      </w:r>
      <w:proofErr w:type="gramStart"/>
      <w:r w:rsidRPr="00041744">
        <w:rPr>
          <w:lang w:val="en-KE"/>
        </w:rPr>
        <w:t>greatly lower</w:t>
      </w:r>
      <w:proofErr w:type="gramEnd"/>
      <w:r w:rsidRPr="00041744">
        <w:rPr>
          <w:lang w:val="en-KE"/>
        </w:rPr>
        <w:t xml:space="preserve"> pointless journeys to and from landfills. These gadgets gather and store information on fill levels, enabling collection services to foresee </w:t>
      </w:r>
      <w:r w:rsidRPr="00041744">
        <w:rPr>
          <w:lang w:val="en-KE"/>
        </w:rPr>
        <w:lastRenderedPageBreak/>
        <w:t xml:space="preserve">when dumpsters should </w:t>
      </w:r>
      <w:proofErr w:type="gramStart"/>
      <w:r w:rsidRPr="00041744">
        <w:rPr>
          <w:lang w:val="en-KE"/>
        </w:rPr>
        <w:t>be emptied</w:t>
      </w:r>
      <w:proofErr w:type="gramEnd"/>
      <w:r w:rsidRPr="00041744">
        <w:rPr>
          <w:lang w:val="en-KE"/>
        </w:rPr>
        <w:t>. Additionally, it helps keep the region from becoming contaminated when public containers overflow.</w:t>
      </w:r>
    </w:p>
    <w:p w14:paraId="7D9F6611" w14:textId="7E9B83EF" w:rsidR="00B64FAF" w:rsidRPr="00272D04" w:rsidRDefault="00272D04" w:rsidP="00041744">
      <w:r>
        <w:t xml:space="preserve">The waste level sensors </w:t>
      </w:r>
      <w:proofErr w:type="gramStart"/>
      <w:r>
        <w:t>are used</w:t>
      </w:r>
      <w:proofErr w:type="gramEnd"/>
      <w:r>
        <w:t xml:space="preserve"> in conjunction </w:t>
      </w:r>
      <w:r w:rsidR="004B75E1">
        <w:t>with wireless sensor</w:t>
      </w:r>
      <w:r w:rsidR="009B5B4F">
        <w:t xml:space="preserve"> networks to relay the require information that is going to inform the relevant authorities to act on the information given.</w:t>
      </w:r>
    </w:p>
    <w:p w14:paraId="777F69C9" w14:textId="4D3D4866" w:rsidR="009123BC" w:rsidRPr="009123BC" w:rsidRDefault="009123BC" w:rsidP="009123BC">
      <w:pPr>
        <w:pStyle w:val="Heading3"/>
      </w:pPr>
      <w:bookmarkStart w:id="33" w:name="_Toc124247735"/>
      <w:r>
        <w:t>2.4.3: Manual waste collection in Nairobi</w:t>
      </w:r>
      <w:bookmarkEnd w:id="33"/>
    </w:p>
    <w:p w14:paraId="07B67447" w14:textId="5C8167FC" w:rsidR="004A15F0" w:rsidRPr="004A15F0" w:rsidRDefault="6E32D70E" w:rsidP="004A15F0">
      <w:r>
        <w:t xml:space="preserve">Currently, in the Nairobi central business district, no known technological solution </w:t>
      </w:r>
      <w:proofErr w:type="gramStart"/>
      <w:r>
        <w:t>is implemented</w:t>
      </w:r>
      <w:proofErr w:type="gramEnd"/>
      <w:r>
        <w:t xml:space="preserve"> for waste collection and management. </w:t>
      </w:r>
      <w:proofErr w:type="gramStart"/>
      <w:r>
        <w:t>Most of</w:t>
      </w:r>
      <w:proofErr w:type="gramEnd"/>
      <w:r>
        <w:t xml:space="preserve"> the waste collection is not done by the county government and is outsourced to third-party contractors who do the collection of waste across the CBD. The Nairobi Metropolitan Services had contracted</w:t>
      </w:r>
      <w:r w:rsidR="000D6EFD">
        <w:t xml:space="preserve"> the</w:t>
      </w:r>
      <w:r w:rsidR="004B0AB1">
        <w:t xml:space="preserve"> </w:t>
      </w:r>
      <w:r w:rsidR="000D6EFD">
        <w:t>Natio</w:t>
      </w:r>
      <w:r w:rsidR="004B0AB1">
        <w:t>nal Youth</w:t>
      </w:r>
      <w:r>
        <w:t xml:space="preserve"> </w:t>
      </w:r>
      <w:r w:rsidR="004B0AB1">
        <w:t xml:space="preserve">Service </w:t>
      </w:r>
      <w:r>
        <w:t xml:space="preserve">to do the collection and they do it every day at 9 pm. They had also included other contractors to collect waste across the city. This means that the waste bins that are full will always be overflowing and causing the surrounding area to be dirty. </w:t>
      </w:r>
      <w:r w:rsidR="00C300D9">
        <w:t xml:space="preserve">The problem with the current system comes in where we have a bin that is full for example at 12 noon. The bin will remain full until 9 pm when the collectors come to collect the garbage. Due to lack of strict laws on littering and </w:t>
      </w:r>
      <w:r w:rsidR="00DB5760">
        <w:t xml:space="preserve">public education on waste management, most people will opt to either fill the bin till it overflows and then put the </w:t>
      </w:r>
      <w:r w:rsidR="009D6128">
        <w:t>waste next to the bin</w:t>
      </w:r>
      <w:r w:rsidR="00C52DEF">
        <w:t xml:space="preserve">. This leads to a littering problem around the city due to the waste </w:t>
      </w:r>
      <w:proofErr w:type="gramStart"/>
      <w:r w:rsidR="00C52DEF">
        <w:t>being collected</w:t>
      </w:r>
      <w:proofErr w:type="gramEnd"/>
      <w:r w:rsidR="00C52DEF">
        <w:t xml:space="preserve"> at a fixed time rather than it being on demand collection to keep the city as clean as possible.</w:t>
      </w:r>
    </w:p>
    <w:p w14:paraId="4331ABDC" w14:textId="0B839D1B" w:rsidR="00FA372B" w:rsidRDefault="00E03477" w:rsidP="00E03477">
      <w:r>
        <w:t xml:space="preserve">The end disposal of Nairobi’s waste is open dumping at a site located at Dandora, in the Eastland’s section of the city (although there is a minimal amount of disposal by open burning and incineration, the ash also ends up in Dandora open dumpsite). It is 7.5 km southeast of the </w:t>
      </w:r>
      <w:r w:rsidR="00B64FAF">
        <w:t>center</w:t>
      </w:r>
      <w:r>
        <w:t xml:space="preserve"> of Nairobi. The dumpsite covers an area of 26.6 hectares. </w:t>
      </w:r>
      <w:r w:rsidR="00920B18">
        <w:t>A</w:t>
      </w:r>
      <w:r>
        <w:t xml:space="preserve">lthough this site was </w:t>
      </w:r>
      <w:proofErr w:type="gramStart"/>
      <w:r>
        <w:t>several</w:t>
      </w:r>
      <w:proofErr w:type="gramEnd"/>
      <w:r>
        <w:t xml:space="preserve"> </w:t>
      </w:r>
      <w:r w:rsidR="00B64FAF">
        <w:t>kilometers</w:t>
      </w:r>
      <w:r>
        <w:t xml:space="preserve"> away from the city </w:t>
      </w:r>
      <w:r w:rsidR="00B64FAF">
        <w:t>center</w:t>
      </w:r>
      <w:r>
        <w:t xml:space="preserve">, the rapid growth of population has resulted in settlements encroaching upon the dumpsite. This together with the fact that it is inappropriate waste disposal method (by 1998, it was filled with approximately 1.3 million cubic meters and is inadequate to continue handling all the waste that is generated daily by the city, which is estimated at over 1,200 </w:t>
      </w:r>
      <w:r w:rsidR="00B64FAF">
        <w:t>tons</w:t>
      </w:r>
      <w:r>
        <w:t xml:space="preserve">) saw the projection of an alternative site in Ruai, Nairobi. However, due to inaction, </w:t>
      </w:r>
      <w:r w:rsidR="00B64FAF">
        <w:t>this area</w:t>
      </w:r>
      <w:r>
        <w:t xml:space="preserve"> is now settled and any talk of relocating the dumpsite there results in controversy.</w:t>
      </w:r>
      <w:r w:rsidR="00920B18">
        <w:fldChar w:fldCharType="begin"/>
      </w:r>
      <w:r w:rsidR="008933C4">
        <w:instrText xml:space="preserve"> ADDIN ZOTERO_ITEM CSL_CITATION {"citationID":"LpNVeDRj","properties":{"formattedCitation":"(Muniafu &amp; Otiato, 2010)","plainCitation":"(Muniafu &amp; Otiato, 2010)","noteIndex":0},"citationItems":[{"id":"n0xT6Au2/yRAW0zti","uris":["http://zotero.org/users/local/LF8uge3U/items/Z83HAFL7"],"itemData":{"id":164,"type":"article-journal","abstract":"Industrialization and globalization have increased the quantity and quality of goods that are produced and moved around the world mainly through trade. This has led to an increased generation of waste since due to availability; items are discarded with no real attachment or need for repair. Improved quality has seen the use of materials, which are either synthetic or not common in high concentrations in natures living life cycles and thus are potentially hazardous when released from consumer products into the environment. The question of what to do with human trash has been of concern to every society and over time, the concerned local authorities have set up waste collection and disposal systems. There are numerous reasons why we need to be concerned with waste. It is costly to dispose of, and the generation of large amounts of wastes impacts the environment. Domestic and industrial discharges of waste contaminate air, land and water with pollutants and toxics that can harm human and animal health and plant life. Waste technologies must therefore grow hand in hand with changing societal complexities to cope with the high volumes and new types of wastes produced. The question of cost also arises and becomes significant where national economies are weak or disorganized.","container-title":"Journal of Language, Technology &amp; Entrepreneurship in Africa","DOI":"10.4314/jolte.v2i1.52009","ISSN":"1998-1279","issue":"1","language":"en","page":"342-350","source":"DOI.org (Crossref)","title":"Solid Waste Management in Nairobi, Kenya. A case for emerging economies.","URL":"http://www.ajol.info/index.php/jolte/article/view/52009","volume":"2","author":[{"family":"Muniafu","given":"Max"},{"family":"Otiato","given":"Everlyne"}],"accessed":{"date-parts":[["2022",8,10]]},"issued":{"date-parts":[["2010",2,25]]}}}],"schema":"https://github.com/citation-style-language/schema/raw/master/csl-citation.json"} </w:instrText>
      </w:r>
      <w:r w:rsidR="00920B18">
        <w:fldChar w:fldCharType="separate"/>
      </w:r>
      <w:r w:rsidR="00920B18" w:rsidRPr="00920B18">
        <w:t>(Muniafu &amp; Otiato, 2010)</w:t>
      </w:r>
      <w:r w:rsidR="00920B18">
        <w:fldChar w:fldCharType="end"/>
      </w:r>
    </w:p>
    <w:p w14:paraId="508E0985" w14:textId="4381AA97" w:rsidR="00D94157" w:rsidRDefault="00D94157" w:rsidP="00053A70">
      <w:pPr>
        <w:pStyle w:val="Heading2"/>
      </w:pPr>
      <w:bookmarkStart w:id="34" w:name="_Toc25793967"/>
      <w:bookmarkStart w:id="35" w:name="_Toc124247736"/>
      <w:r>
        <w:lastRenderedPageBreak/>
        <w:t>2.</w:t>
      </w:r>
      <w:r w:rsidR="007B2421">
        <w:t>5</w:t>
      </w:r>
      <w:r>
        <w:t>: Conceptual Framework</w:t>
      </w:r>
      <w:bookmarkEnd w:id="34"/>
      <w:bookmarkEnd w:id="35"/>
    </w:p>
    <w:p w14:paraId="3179C935" w14:textId="11728A03" w:rsidR="009C4C81" w:rsidRDefault="009C4C81" w:rsidP="009C4C81">
      <w:r>
        <w:t>The sensors</w:t>
      </w:r>
      <w:r w:rsidR="008D45DF">
        <w:t xml:space="preserve"> </w:t>
      </w:r>
      <w:proofErr w:type="gramStart"/>
      <w:r w:rsidR="008D45DF">
        <w:t>were used</w:t>
      </w:r>
      <w:proofErr w:type="gramEnd"/>
      <w:r w:rsidR="008D45DF">
        <w:t xml:space="preserve"> to</w:t>
      </w:r>
      <w:r>
        <w:t xml:space="preserve"> collect data on the dustbin levels. The sensors </w:t>
      </w:r>
      <w:r w:rsidR="008D45DF">
        <w:t>had</w:t>
      </w:r>
      <w:r>
        <w:t xml:space="preserve"> also include</w:t>
      </w:r>
      <w:r w:rsidR="008D45DF">
        <w:t>d</w:t>
      </w:r>
      <w:r>
        <w:t xml:space="preserve"> location data that w</w:t>
      </w:r>
      <w:r w:rsidR="008D45DF">
        <w:t>as</w:t>
      </w:r>
      <w:r>
        <w:t xml:space="preserve"> constant and sent together with the other sensor data. This data </w:t>
      </w:r>
      <w:proofErr w:type="gramStart"/>
      <w:r w:rsidR="008D45DF">
        <w:t xml:space="preserve">was </w:t>
      </w:r>
      <w:r>
        <w:t>sent</w:t>
      </w:r>
      <w:proofErr w:type="gramEnd"/>
      <w:r>
        <w:t xml:space="preserve"> to the microcontroller which is connected to the network module. </w:t>
      </w:r>
      <w:r w:rsidR="008D45DF">
        <w:t>The microcontroller forwarded the data to an online database through an internet access point</w:t>
      </w:r>
      <w:r w:rsidR="00E95A4D">
        <w:t xml:space="preserve">. The data </w:t>
      </w:r>
      <w:proofErr w:type="gramStart"/>
      <w:r w:rsidR="00E95A4D">
        <w:t>was extracted</w:t>
      </w:r>
      <w:proofErr w:type="gramEnd"/>
      <w:r w:rsidR="00E95A4D">
        <w:t xml:space="preserve"> from the database to be used by the website. The website made decisions based on the </w:t>
      </w:r>
      <w:r w:rsidR="00B95650">
        <w:t>information received.</w:t>
      </w:r>
    </w:p>
    <w:p w14:paraId="31EB9780" w14:textId="5B7D6510" w:rsidR="00895465" w:rsidRDefault="004D7260" w:rsidP="00895465">
      <w:pPr>
        <w:keepNext/>
      </w:pPr>
      <w:r>
        <w:rPr>
          <w:noProof/>
        </w:rPr>
        <w:drawing>
          <wp:inline distT="0" distB="0" distL="0" distR="0" wp14:anchorId="749AEE7A" wp14:editId="6816DC19">
            <wp:extent cx="5731510" cy="2087245"/>
            <wp:effectExtent l="0" t="0" r="254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087245"/>
                    </a:xfrm>
                    <a:prstGeom prst="rect">
                      <a:avLst/>
                    </a:prstGeom>
                  </pic:spPr>
                </pic:pic>
              </a:graphicData>
            </a:graphic>
          </wp:inline>
        </w:drawing>
      </w:r>
    </w:p>
    <w:p w14:paraId="361FD1A8" w14:textId="3486E3F5" w:rsidR="00895465" w:rsidRDefault="00895465" w:rsidP="004D7260">
      <w:pPr>
        <w:pStyle w:val="Caption"/>
      </w:pPr>
      <w:bookmarkStart w:id="36" w:name="_Toc123844199"/>
      <w:r>
        <w:t>Figure 2.</w:t>
      </w:r>
      <w:r w:rsidR="000D12F0">
        <w:t>1</w:t>
      </w:r>
      <w:r>
        <w:t xml:space="preserve">: </w:t>
      </w:r>
      <w:r w:rsidR="004B1692">
        <w:t>Conceptual Framework</w:t>
      </w:r>
      <w:bookmarkEnd w:id="36"/>
    </w:p>
    <w:p w14:paraId="7BB52614" w14:textId="77777777" w:rsidR="004B1692" w:rsidRPr="004B1692" w:rsidRDefault="004B1692" w:rsidP="004B1692"/>
    <w:p w14:paraId="0477C868" w14:textId="714CFF50" w:rsidR="00D94157" w:rsidRDefault="00D94157" w:rsidP="009C4C81">
      <w:r>
        <w:br w:type="page"/>
      </w:r>
    </w:p>
    <w:p w14:paraId="5DF3295B" w14:textId="77777777" w:rsidR="00D94157" w:rsidRDefault="00D94157" w:rsidP="009A7FBB">
      <w:pPr>
        <w:pStyle w:val="Heading1"/>
      </w:pPr>
      <w:bookmarkStart w:id="37" w:name="_Toc25793968"/>
      <w:bookmarkStart w:id="38" w:name="_Toc124247737"/>
      <w:r>
        <w:lastRenderedPageBreak/>
        <w:t>CHAPTER 3: METHODOLOGY</w:t>
      </w:r>
      <w:bookmarkEnd w:id="37"/>
      <w:bookmarkEnd w:id="38"/>
    </w:p>
    <w:p w14:paraId="60AB9AC2" w14:textId="7F1AF10C" w:rsidR="00B6058C" w:rsidRDefault="00B6058C" w:rsidP="00053A70">
      <w:pPr>
        <w:pStyle w:val="Heading2"/>
      </w:pPr>
      <w:bookmarkStart w:id="39" w:name="_Toc124247738"/>
      <w:r>
        <w:t>3.1: Introduction</w:t>
      </w:r>
      <w:bookmarkEnd w:id="39"/>
    </w:p>
    <w:p w14:paraId="73E49E94" w14:textId="40623A86" w:rsidR="00610134" w:rsidRDefault="0087208B" w:rsidP="0087208B">
      <w:r>
        <w:t>This chapter cove</w:t>
      </w:r>
      <w:r w:rsidR="00B95650">
        <w:t>red</w:t>
      </w:r>
      <w:r>
        <w:t xml:space="preserve"> </w:t>
      </w:r>
      <w:r w:rsidR="003216E4">
        <w:t xml:space="preserve">the methods </w:t>
      </w:r>
      <w:r w:rsidR="00ED0A38">
        <w:t>used to fulfil the project and state the required outcomes of the project. It also sho</w:t>
      </w:r>
      <w:r w:rsidR="00B95650">
        <w:t>wed</w:t>
      </w:r>
      <w:r w:rsidR="00ED0A38">
        <w:t xml:space="preserve"> in detail how the system is supposed to </w:t>
      </w:r>
      <w:r w:rsidR="0020031B">
        <w:t>work.</w:t>
      </w:r>
    </w:p>
    <w:p w14:paraId="7285D8C3" w14:textId="48892D72" w:rsidR="0087208B" w:rsidRDefault="00B6058C" w:rsidP="00053A70">
      <w:pPr>
        <w:pStyle w:val="Heading2"/>
      </w:pPr>
      <w:bookmarkStart w:id="40" w:name="_Toc124247739"/>
      <w:r>
        <w:t xml:space="preserve">3.2: </w:t>
      </w:r>
      <w:r w:rsidR="005B3B3B">
        <w:t>System Development methodology</w:t>
      </w:r>
      <w:bookmarkEnd w:id="40"/>
    </w:p>
    <w:p w14:paraId="72FE97D4" w14:textId="5F63D1FC" w:rsidR="009366FA" w:rsidRDefault="00D51DB8" w:rsidP="00D51DB8">
      <w:r>
        <w:t>The project</w:t>
      </w:r>
      <w:r w:rsidR="00B95650">
        <w:t xml:space="preserve"> </w:t>
      </w:r>
      <w:r w:rsidR="00E0255A">
        <w:t>use</w:t>
      </w:r>
      <w:r w:rsidR="00B95650">
        <w:t>d</w:t>
      </w:r>
      <w:r w:rsidR="00E0255A">
        <w:t xml:space="preserve"> prototyping as the preferred software development life cycle methodology. </w:t>
      </w:r>
      <w:r w:rsidR="009366FA">
        <w:t>This also mean</w:t>
      </w:r>
      <w:r w:rsidR="00B95650">
        <w:t>t</w:t>
      </w:r>
      <w:r w:rsidR="009366FA">
        <w:t xml:space="preserve"> that the </w:t>
      </w:r>
      <w:proofErr w:type="gramStart"/>
      <w:r w:rsidR="009366FA">
        <w:t>end product</w:t>
      </w:r>
      <w:proofErr w:type="gramEnd"/>
      <w:r w:rsidR="009366FA">
        <w:t xml:space="preserve"> of the </w:t>
      </w:r>
      <w:r w:rsidR="00741133">
        <w:t xml:space="preserve">project </w:t>
      </w:r>
      <w:r w:rsidR="00B95650">
        <w:t>wa</w:t>
      </w:r>
      <w:r w:rsidR="00741133">
        <w:t xml:space="preserve">s not a finalized product but an expectation of how the system is going to work </w:t>
      </w:r>
      <w:r w:rsidR="00BB649E">
        <w:t>and can be further tested and evaluated in its life cycle till a final product is ach</w:t>
      </w:r>
      <w:r w:rsidR="00F57F34">
        <w:t>ie</w:t>
      </w:r>
      <w:r w:rsidR="00BB649E">
        <w:t>ved</w:t>
      </w:r>
      <w:r w:rsidR="00F57F34">
        <w:t xml:space="preserve">. </w:t>
      </w:r>
    </w:p>
    <w:p w14:paraId="271362D7" w14:textId="6289FD1A" w:rsidR="00F57F34" w:rsidRDefault="009D0447" w:rsidP="00D51DB8">
      <w:r>
        <w:t>To break it down further</w:t>
      </w:r>
      <w:r w:rsidR="00F57F34">
        <w:t>, we implement</w:t>
      </w:r>
      <w:r w:rsidR="00B95650">
        <w:t>ed</w:t>
      </w:r>
      <w:r w:rsidR="00F57F34">
        <w:t xml:space="preserve"> incremental </w:t>
      </w:r>
      <w:r w:rsidR="00800A69">
        <w:t xml:space="preserve">prototyping where </w:t>
      </w:r>
      <w:r>
        <w:t xml:space="preserve">the project </w:t>
      </w:r>
      <w:proofErr w:type="gramStart"/>
      <w:r w:rsidR="00B95650">
        <w:t>was</w:t>
      </w:r>
      <w:r>
        <w:t xml:space="preserve"> broken</w:t>
      </w:r>
      <w:proofErr w:type="gramEnd"/>
      <w:r>
        <w:t xml:space="preserve"> down into smaller bits that w</w:t>
      </w:r>
      <w:r w:rsidR="00B95650">
        <w:t>ere</w:t>
      </w:r>
      <w:r>
        <w:t xml:space="preserve"> worked on concurrently to create the final product.</w:t>
      </w:r>
    </w:p>
    <w:p w14:paraId="380F9E56" w14:textId="77777777" w:rsidR="005F32A5" w:rsidRDefault="005F32A5" w:rsidP="00394067">
      <w:r>
        <w:rPr>
          <w:noProof/>
        </w:rPr>
        <w:drawing>
          <wp:inline distT="0" distB="0" distL="0" distR="0" wp14:anchorId="7EE442ED" wp14:editId="0C6106D1">
            <wp:extent cx="5731510" cy="1414145"/>
            <wp:effectExtent l="0" t="0" r="254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1414145"/>
                    </a:xfrm>
                    <a:prstGeom prst="rect">
                      <a:avLst/>
                    </a:prstGeom>
                    <a:noFill/>
                    <a:ln>
                      <a:noFill/>
                    </a:ln>
                  </pic:spPr>
                </pic:pic>
              </a:graphicData>
            </a:graphic>
          </wp:inline>
        </w:drawing>
      </w:r>
    </w:p>
    <w:p w14:paraId="4A3A29AD" w14:textId="70280CD3" w:rsidR="005F32A5" w:rsidRDefault="005F32A5" w:rsidP="00C67FBC">
      <w:pPr>
        <w:pStyle w:val="Caption"/>
      </w:pPr>
      <w:bookmarkStart w:id="41" w:name="_Toc123844200"/>
      <w:r>
        <w:t xml:space="preserve">Figure </w:t>
      </w:r>
      <w:fldSimple w:instr=" SEQ Figure \* ARABIC ">
        <w:r>
          <w:rPr>
            <w:noProof/>
          </w:rPr>
          <w:t>3</w:t>
        </w:r>
      </w:fldSimple>
      <w:r>
        <w:t>.1: Incremental Prototyping model</w:t>
      </w:r>
      <w:r w:rsidR="00AA275B">
        <w:fldChar w:fldCharType="begin"/>
      </w:r>
      <w:r w:rsidR="00AA275B">
        <w:instrText xml:space="preserve"> ADDIN ZOTERO_ITEM CSL_CITATION {"citationID":"WlDpF5KA","properties":{"formattedCitation":"(Martin, 2022)","plainCitation":"(Martin, 2022)","noteIndex":0},"citationItems":[{"id":5,"uris":["http://zotero.org/users/local/uNPe61Hy/items/AVJVQ6Y7"],"itemData":{"id":5,"type":"webpage","container-title":"Prototype Model in Software Engineering","title":"Prototype Model in Software Engineering","URL":"https://www.guru99.com/software-engineering-prototyping-model.html","author":[{"family":"Martin","given":"Matthew"}],"accessed":{"date-parts":[["2023",1,4]]},"issued":{"date-parts":[["2022",11,19]]}}}],"schema":"https://github.com/citation-style-language/schema/raw/master/csl-citation.json"} </w:instrText>
      </w:r>
      <w:r w:rsidR="00AA275B">
        <w:fldChar w:fldCharType="separate"/>
      </w:r>
      <w:r w:rsidR="00AA275B" w:rsidRPr="00AA275B">
        <w:t>(Martin, 2022)</w:t>
      </w:r>
      <w:bookmarkEnd w:id="41"/>
      <w:r w:rsidR="00AA275B">
        <w:fldChar w:fldCharType="end"/>
      </w:r>
    </w:p>
    <w:p w14:paraId="4B4FB1F9" w14:textId="172D1872" w:rsidR="00BB649E" w:rsidRDefault="00B6058C" w:rsidP="00053A70">
      <w:pPr>
        <w:pStyle w:val="Heading2"/>
      </w:pPr>
      <w:bookmarkStart w:id="42" w:name="_Toc124247740"/>
      <w:r>
        <w:t>3.3:</w:t>
      </w:r>
      <w:r w:rsidR="00A442DB">
        <w:t xml:space="preserve"> </w:t>
      </w:r>
      <w:r w:rsidR="00FA0C84">
        <w:t>Project Design Approach</w:t>
      </w:r>
      <w:bookmarkEnd w:id="42"/>
    </w:p>
    <w:p w14:paraId="659F18A6" w14:textId="0A05625C" w:rsidR="009D0447" w:rsidRPr="009D0447" w:rsidRDefault="00F4004B" w:rsidP="009D0447">
      <w:r>
        <w:t xml:space="preserve">Prototyping </w:t>
      </w:r>
      <w:proofErr w:type="gramStart"/>
      <w:r>
        <w:t>is broken</w:t>
      </w:r>
      <w:proofErr w:type="gramEnd"/>
      <w:r>
        <w:t xml:space="preserve"> down into the following steps: Requirement gathering and analysis, design, </w:t>
      </w:r>
      <w:r w:rsidR="00A17291">
        <w:t xml:space="preserve">building and testing. </w:t>
      </w:r>
    </w:p>
    <w:p w14:paraId="0D02B533" w14:textId="4A1FDFA7" w:rsidR="00341F01" w:rsidRDefault="00341F01" w:rsidP="00341F01">
      <w:pPr>
        <w:pStyle w:val="Heading3"/>
      </w:pPr>
      <w:bookmarkStart w:id="43" w:name="_Toc124247741"/>
      <w:r>
        <w:t>3.3.1:</w:t>
      </w:r>
      <w:r w:rsidR="00D95D9F">
        <w:t xml:space="preserve"> Requirements gathering and </w:t>
      </w:r>
      <w:bookmarkEnd w:id="43"/>
      <w:proofErr w:type="gramStart"/>
      <w:r w:rsidR="0020031B">
        <w:t>analysis</w:t>
      </w:r>
      <w:proofErr w:type="gramEnd"/>
    </w:p>
    <w:p w14:paraId="69E605AA" w14:textId="34AEAE2C" w:rsidR="00AC7A49" w:rsidRDefault="00AC7A49" w:rsidP="00AC7A49">
      <w:r>
        <w:t>This entails gathering the necessary requirements</w:t>
      </w:r>
      <w:r w:rsidR="00E773D8">
        <w:t xml:space="preserve"> (functional and nonfunctional</w:t>
      </w:r>
      <w:r w:rsidR="0020031B">
        <w:t>).</w:t>
      </w:r>
      <w:r w:rsidR="007D2DF3">
        <w:t xml:space="preserve"> </w:t>
      </w:r>
      <w:r w:rsidR="00CE3A8D">
        <w:t xml:space="preserve">Requirements </w:t>
      </w:r>
      <w:r w:rsidR="001F35B6">
        <w:t>were</w:t>
      </w:r>
      <w:r w:rsidR="00CE3A8D">
        <w:t xml:space="preserve"> gathered by studying and researching past and rel</w:t>
      </w:r>
      <w:r w:rsidR="00CF2009">
        <w:t xml:space="preserve">ated works to </w:t>
      </w:r>
      <w:proofErr w:type="gramStart"/>
      <w:r w:rsidR="00CF2009">
        <w:t>come up with</w:t>
      </w:r>
      <w:proofErr w:type="gramEnd"/>
      <w:r w:rsidR="00CF2009">
        <w:t xml:space="preserve"> more requirements that were missed by previous works</w:t>
      </w:r>
      <w:r w:rsidR="008C75EC">
        <w:t>.</w:t>
      </w:r>
    </w:p>
    <w:p w14:paraId="2277789A" w14:textId="0C8F45D7" w:rsidR="00D95D9F" w:rsidRDefault="00D95D9F" w:rsidP="00D95D9F">
      <w:pPr>
        <w:pStyle w:val="Heading3"/>
      </w:pPr>
      <w:bookmarkStart w:id="44" w:name="_Toc124247742"/>
      <w:r>
        <w:lastRenderedPageBreak/>
        <w:t>3.3.2: Design</w:t>
      </w:r>
      <w:bookmarkEnd w:id="44"/>
    </w:p>
    <w:p w14:paraId="6F76F948" w14:textId="7BA7AFD2" w:rsidR="00AD6E7D" w:rsidRDefault="00AD6E7D" w:rsidP="00AD6E7D">
      <w:r>
        <w:t xml:space="preserve">This is the process of </w:t>
      </w:r>
      <w:proofErr w:type="gramStart"/>
      <w:r>
        <w:t>coming up with</w:t>
      </w:r>
      <w:proofErr w:type="gramEnd"/>
      <w:r>
        <w:t xml:space="preserve"> a quick design that </w:t>
      </w:r>
      <w:r w:rsidR="001F35B6">
        <w:t>was</w:t>
      </w:r>
      <w:r>
        <w:t xml:space="preserve"> used to guide how the </w:t>
      </w:r>
      <w:r w:rsidR="00E46BC2">
        <w:t xml:space="preserve">components interacted </w:t>
      </w:r>
      <w:r w:rsidR="009F6626">
        <w:t>with each other</w:t>
      </w:r>
      <w:r w:rsidR="008736F6">
        <w:t xml:space="preserve"> and what parameters </w:t>
      </w:r>
      <w:r w:rsidR="00E46BC2">
        <w:t>were</w:t>
      </w:r>
      <w:r w:rsidR="001E77BC">
        <w:t xml:space="preserve"> needed for the system to function</w:t>
      </w:r>
      <w:r w:rsidR="008736F6">
        <w:t>. This</w:t>
      </w:r>
      <w:r w:rsidR="00E46BC2">
        <w:t xml:space="preserve"> </w:t>
      </w:r>
      <w:r w:rsidR="008736F6">
        <w:t>le</w:t>
      </w:r>
      <w:r w:rsidR="001E77BC">
        <w:t>d to the creation of a system architecture diagram</w:t>
      </w:r>
      <w:r w:rsidR="00CF2009">
        <w:t xml:space="preserve">. Tools such as </w:t>
      </w:r>
      <w:r w:rsidR="00E46BC2">
        <w:t>Canva, Creately</w:t>
      </w:r>
      <w:r w:rsidR="00CF2009">
        <w:t xml:space="preserve"> and Draw.io </w:t>
      </w:r>
      <w:proofErr w:type="gramStart"/>
      <w:r w:rsidR="00E46BC2">
        <w:t>were</w:t>
      </w:r>
      <w:r w:rsidR="00CF2009">
        <w:t xml:space="preserve"> used</w:t>
      </w:r>
      <w:proofErr w:type="gramEnd"/>
      <w:r w:rsidR="00CF2009">
        <w:t xml:space="preserve"> to make the </w:t>
      </w:r>
      <w:r w:rsidR="002A684F">
        <w:t xml:space="preserve">system architecture </w:t>
      </w:r>
      <w:r w:rsidR="0020031B">
        <w:t>diagrams.</w:t>
      </w:r>
    </w:p>
    <w:p w14:paraId="13E4C724" w14:textId="349D8A10" w:rsidR="009D395D" w:rsidRDefault="008D2763" w:rsidP="009D395D">
      <w:pPr>
        <w:pStyle w:val="Heading3"/>
      </w:pPr>
      <w:bookmarkStart w:id="45" w:name="_Toc124247743"/>
      <w:r w:rsidRPr="008D2763">
        <w:t>3.3.3 Build, Evaluate, Refine and Implement the Prototype</w:t>
      </w:r>
      <w:bookmarkEnd w:id="45"/>
    </w:p>
    <w:p w14:paraId="1E397318" w14:textId="1119B9FE" w:rsidR="00D354ED" w:rsidRPr="008C0777" w:rsidRDefault="00B64ECF" w:rsidP="008C0777">
      <w:r>
        <w:t>This step require</w:t>
      </w:r>
      <w:r w:rsidR="00C65CB2">
        <w:t>s</w:t>
      </w:r>
      <w:r>
        <w:t xml:space="preserve"> us to build the prototype based on the system architecture diagram and send it to users who will give us feedback that</w:t>
      </w:r>
      <w:r w:rsidR="00BC4D44">
        <w:t xml:space="preserve"> will give us the necessary information </w:t>
      </w:r>
      <w:r w:rsidR="00534FF7">
        <w:t>to make refinements to the prototype. The process does not stop until the user</w:t>
      </w:r>
      <w:r w:rsidR="00C65CB2">
        <w:t>’</w:t>
      </w:r>
      <w:r w:rsidR="00534FF7">
        <w:t xml:space="preserve">s requirements </w:t>
      </w:r>
      <w:proofErr w:type="gramStart"/>
      <w:r w:rsidR="00534FF7">
        <w:t>are met</w:t>
      </w:r>
      <w:proofErr w:type="gramEnd"/>
      <w:r w:rsidR="00534FF7">
        <w:t xml:space="preserve"> </w:t>
      </w:r>
      <w:r w:rsidR="00C65CB2">
        <w:t>and once the user’s requirements are met, the product is implemented according to the user’s requirements</w:t>
      </w:r>
      <w:r w:rsidR="000B6065">
        <w:t>. This include</w:t>
      </w:r>
      <w:r w:rsidR="00AB19EF">
        <w:t>d the</w:t>
      </w:r>
      <w:r w:rsidR="000B6065">
        <w:t xml:space="preserve"> creation of </w:t>
      </w:r>
      <w:r w:rsidR="0020031B">
        <w:t>back-end</w:t>
      </w:r>
      <w:r w:rsidR="000B6065">
        <w:t xml:space="preserve"> code and </w:t>
      </w:r>
      <w:r w:rsidR="006D4005">
        <w:t>building the components to create a prototype system</w:t>
      </w:r>
      <w:r w:rsidR="00CF2009">
        <w:t xml:space="preserve">. </w:t>
      </w:r>
      <w:r w:rsidR="00DA5638">
        <w:t>For the code using Arduino, we</w:t>
      </w:r>
      <w:r w:rsidR="006B74F8">
        <w:t xml:space="preserve"> c</w:t>
      </w:r>
      <w:r w:rsidR="00AB19EF">
        <w:t>ould</w:t>
      </w:r>
      <w:r w:rsidR="006B74F8">
        <w:t xml:space="preserve"> run online simulations that </w:t>
      </w:r>
      <w:r w:rsidR="0020031B">
        <w:t>would</w:t>
      </w:r>
      <w:r w:rsidR="006B74F8">
        <w:t xml:space="preserve"> emulate the </w:t>
      </w:r>
      <w:r w:rsidR="0020031B">
        <w:t>process.</w:t>
      </w:r>
    </w:p>
    <w:p w14:paraId="2305C417" w14:textId="079753FB" w:rsidR="009D395D" w:rsidRDefault="009D395D" w:rsidP="009D395D">
      <w:pPr>
        <w:pStyle w:val="Heading3"/>
      </w:pPr>
      <w:bookmarkStart w:id="46" w:name="_Toc124247744"/>
      <w:r>
        <w:t>3.3.4: Testing</w:t>
      </w:r>
      <w:bookmarkEnd w:id="46"/>
    </w:p>
    <w:p w14:paraId="1161DD67" w14:textId="10FAE940" w:rsidR="00012D9B" w:rsidRPr="00C65CB2" w:rsidRDefault="00C65CB2" w:rsidP="00C65CB2">
      <w:r>
        <w:t>This step entail</w:t>
      </w:r>
      <w:r w:rsidR="00FA2E77">
        <w:t>ed the</w:t>
      </w:r>
      <w:r>
        <w:t xml:space="preserve"> </w:t>
      </w:r>
      <w:r w:rsidR="00627EF7">
        <w:t>testing the project implementation to see whether it me</w:t>
      </w:r>
      <w:r w:rsidR="00FA2E77">
        <w:t>t</w:t>
      </w:r>
      <w:r w:rsidR="00627EF7">
        <w:t xml:space="preserve"> the project’s functional and </w:t>
      </w:r>
      <w:r w:rsidR="005A3617">
        <w:t xml:space="preserve">nonfunctional requirements. The product is </w:t>
      </w:r>
      <w:proofErr w:type="gramStart"/>
      <w:r w:rsidR="005A3617">
        <w:t>tested</w:t>
      </w:r>
      <w:proofErr w:type="gramEnd"/>
      <w:r w:rsidR="005A3617">
        <w:t xml:space="preserve"> to see whether it d</w:t>
      </w:r>
      <w:r w:rsidR="00FA2E77">
        <w:t xml:space="preserve">id or did </w:t>
      </w:r>
      <w:r w:rsidR="005A3617">
        <w:t>not meet the required requirements</w:t>
      </w:r>
      <w:r w:rsidR="00012D9B">
        <w:t>.</w:t>
      </w:r>
      <w:r w:rsidR="005867DA" w:rsidRPr="005867DA">
        <w:t xml:space="preserve"> </w:t>
      </w:r>
      <w:r w:rsidR="005867DA">
        <w:t xml:space="preserve">This </w:t>
      </w:r>
      <w:r w:rsidR="00FA2E77">
        <w:t>was</w:t>
      </w:r>
      <w:r w:rsidR="005867DA">
        <w:t xml:space="preserve"> done by </w:t>
      </w:r>
      <w:proofErr w:type="gramStart"/>
      <w:r w:rsidR="005867DA">
        <w:t>coming up with</w:t>
      </w:r>
      <w:proofErr w:type="gramEnd"/>
      <w:r w:rsidR="005867DA">
        <w:t xml:space="preserve"> a table with four columns, one for the functional requirements, the next one for the difficulty, then comments and finally the result if the requirement</w:t>
      </w:r>
      <w:r w:rsidR="00FA2E77">
        <w:t xml:space="preserve"> wa</w:t>
      </w:r>
      <w:r w:rsidR="005867DA">
        <w:t>s achieved or not achieved.</w:t>
      </w:r>
    </w:p>
    <w:p w14:paraId="57995670" w14:textId="4F877A73" w:rsidR="0022240F" w:rsidRDefault="00A442DB" w:rsidP="00053A70">
      <w:pPr>
        <w:pStyle w:val="Heading2"/>
      </w:pPr>
      <w:bookmarkStart w:id="47" w:name="_Toc124247745"/>
      <w:r>
        <w:t xml:space="preserve">3.4: </w:t>
      </w:r>
      <w:r w:rsidR="00341F01">
        <w:t>Functional and Non</w:t>
      </w:r>
      <w:r w:rsidR="009D395D">
        <w:t>f</w:t>
      </w:r>
      <w:r w:rsidR="00341F01">
        <w:t>unctional requirements</w:t>
      </w:r>
      <w:bookmarkEnd w:id="47"/>
    </w:p>
    <w:tbl>
      <w:tblPr>
        <w:tblStyle w:val="TableGrid"/>
        <w:tblW w:w="0" w:type="auto"/>
        <w:tblLook w:val="04A0" w:firstRow="1" w:lastRow="0" w:firstColumn="1" w:lastColumn="0" w:noHBand="0" w:noVBand="1"/>
      </w:tblPr>
      <w:tblGrid>
        <w:gridCol w:w="4508"/>
        <w:gridCol w:w="4508"/>
      </w:tblGrid>
      <w:tr w:rsidR="001E6D99" w14:paraId="576CE788" w14:textId="77777777" w:rsidTr="001E6D99">
        <w:tc>
          <w:tcPr>
            <w:tcW w:w="4508" w:type="dxa"/>
          </w:tcPr>
          <w:p w14:paraId="305D186B" w14:textId="71AE2505" w:rsidR="001E6D99" w:rsidRPr="001E6D99" w:rsidRDefault="001E6D99" w:rsidP="001E6D99">
            <w:pPr>
              <w:rPr>
                <w:b/>
                <w:bCs/>
              </w:rPr>
            </w:pPr>
            <w:r>
              <w:rPr>
                <w:b/>
                <w:bCs/>
              </w:rPr>
              <w:t>Functional Requirements</w:t>
            </w:r>
          </w:p>
        </w:tc>
        <w:tc>
          <w:tcPr>
            <w:tcW w:w="4508" w:type="dxa"/>
          </w:tcPr>
          <w:p w14:paraId="7E7E8979" w14:textId="232C92B8" w:rsidR="001E6D99" w:rsidRPr="001E6D99" w:rsidRDefault="001E6D99" w:rsidP="001E6D99">
            <w:pPr>
              <w:rPr>
                <w:b/>
                <w:bCs/>
              </w:rPr>
            </w:pPr>
            <w:r>
              <w:rPr>
                <w:b/>
                <w:bCs/>
              </w:rPr>
              <w:t>Non-functional Requirements</w:t>
            </w:r>
          </w:p>
        </w:tc>
      </w:tr>
      <w:tr w:rsidR="001E6D99" w14:paraId="232E586B" w14:textId="77777777" w:rsidTr="001E6D99">
        <w:tc>
          <w:tcPr>
            <w:tcW w:w="4508" w:type="dxa"/>
          </w:tcPr>
          <w:p w14:paraId="78E4AEBA" w14:textId="00AC72E0" w:rsidR="00E72F01" w:rsidRDefault="00E72F01" w:rsidP="00E72F01">
            <w:pPr>
              <w:pStyle w:val="ListParagraph"/>
              <w:numPr>
                <w:ilvl w:val="0"/>
                <w:numId w:val="9"/>
              </w:numPr>
            </w:pPr>
            <w:r>
              <w:t>Sensors should be able to detect whether a bin i</w:t>
            </w:r>
            <w:r w:rsidR="00AB19EF">
              <w:t xml:space="preserve">s </w:t>
            </w:r>
            <w:r w:rsidR="0020031B">
              <w:t>full.</w:t>
            </w:r>
            <w:r w:rsidR="00AB19EF">
              <w:t xml:space="preserve"> </w:t>
            </w:r>
          </w:p>
          <w:p w14:paraId="1AB30F07" w14:textId="7E744FBD" w:rsidR="00E72F01" w:rsidRDefault="00E72F01" w:rsidP="00E72F01">
            <w:pPr>
              <w:pStyle w:val="ListParagraph"/>
              <w:numPr>
                <w:ilvl w:val="0"/>
                <w:numId w:val="9"/>
              </w:numPr>
            </w:pPr>
            <w:r>
              <w:t xml:space="preserve">The </w:t>
            </w:r>
            <w:r w:rsidR="00317A1D">
              <w:t xml:space="preserve">Wi-Fi </w:t>
            </w:r>
            <w:r>
              <w:t xml:space="preserve">module should be able to send data across the internet to an online database, </w:t>
            </w:r>
          </w:p>
          <w:p w14:paraId="07FB40EC" w14:textId="2850F05C" w:rsidR="001E6D99" w:rsidRDefault="00E72F01" w:rsidP="009847A5">
            <w:pPr>
              <w:pStyle w:val="ListParagraph"/>
              <w:numPr>
                <w:ilvl w:val="0"/>
                <w:numId w:val="9"/>
              </w:numPr>
            </w:pPr>
            <w:r>
              <w:t xml:space="preserve">The data should be available from the database and can </w:t>
            </w:r>
            <w:proofErr w:type="gramStart"/>
            <w:r>
              <w:t>be accessed</w:t>
            </w:r>
            <w:proofErr w:type="gramEnd"/>
            <w:r>
              <w:t xml:space="preserve"> from the website and the website should be able </w:t>
            </w:r>
            <w:r>
              <w:lastRenderedPageBreak/>
              <w:t>to show the location of full bins for collection</w:t>
            </w:r>
          </w:p>
        </w:tc>
        <w:tc>
          <w:tcPr>
            <w:tcW w:w="4508" w:type="dxa"/>
          </w:tcPr>
          <w:p w14:paraId="69627F6D" w14:textId="77777777" w:rsidR="00E72F01" w:rsidRDefault="00E72F01" w:rsidP="00E72F01">
            <w:pPr>
              <w:pStyle w:val="ListParagraph"/>
              <w:numPr>
                <w:ilvl w:val="0"/>
                <w:numId w:val="10"/>
              </w:numPr>
            </w:pPr>
            <w:r>
              <w:lastRenderedPageBreak/>
              <w:t xml:space="preserve">The sensors should be up and running 24/7 </w:t>
            </w:r>
          </w:p>
          <w:p w14:paraId="4CF66285" w14:textId="70485CCE" w:rsidR="001E6D99" w:rsidRDefault="001911FB" w:rsidP="00E72F01">
            <w:pPr>
              <w:pStyle w:val="ListParagraph"/>
              <w:numPr>
                <w:ilvl w:val="0"/>
                <w:numId w:val="10"/>
              </w:numPr>
            </w:pPr>
            <w:r>
              <w:t>T</w:t>
            </w:r>
            <w:r w:rsidR="00E72F01">
              <w:t>he user should be able to clearly view the parameters from the database</w:t>
            </w:r>
          </w:p>
        </w:tc>
      </w:tr>
    </w:tbl>
    <w:p w14:paraId="42D9A09D" w14:textId="599CD10D" w:rsidR="00494C2D" w:rsidRDefault="00494C2D" w:rsidP="00053A70">
      <w:pPr>
        <w:pStyle w:val="Heading2"/>
      </w:pPr>
      <w:bookmarkStart w:id="48" w:name="_Toc124247746"/>
      <w:r>
        <w:t>3.</w:t>
      </w:r>
      <w:r w:rsidR="004055F0">
        <w:t>5: Tools and techniques</w:t>
      </w:r>
      <w:bookmarkEnd w:id="48"/>
    </w:p>
    <w:p w14:paraId="36DE450A" w14:textId="54CC0C39" w:rsidR="000A4BC0" w:rsidRDefault="00512418" w:rsidP="000A4BC0">
      <w:r>
        <w:t xml:space="preserve">The bins levels </w:t>
      </w:r>
      <w:proofErr w:type="gramStart"/>
      <w:r>
        <w:t>w</w:t>
      </w:r>
      <w:r w:rsidR="000A4BC0">
        <w:t>ere</w:t>
      </w:r>
      <w:r>
        <w:t xml:space="preserve"> measured</w:t>
      </w:r>
      <w:proofErr w:type="gramEnd"/>
      <w:r>
        <w:t xml:space="preserve"> using an ultrasonic senso</w:t>
      </w:r>
      <w:r w:rsidR="003E38ED">
        <w:t>r</w:t>
      </w:r>
      <w:r w:rsidR="00900DD3">
        <w:t xml:space="preserve">. The data </w:t>
      </w:r>
      <w:proofErr w:type="gramStart"/>
      <w:r w:rsidR="000A4BC0">
        <w:t>was</w:t>
      </w:r>
      <w:r w:rsidR="00900DD3">
        <w:t xml:space="preserve"> sent</w:t>
      </w:r>
      <w:proofErr w:type="gramEnd"/>
      <w:r w:rsidR="00900DD3">
        <w:t xml:space="preserve"> to an </w:t>
      </w:r>
      <w:r w:rsidR="000A4BC0">
        <w:t>ESP8266</w:t>
      </w:r>
      <w:r w:rsidR="00900DD3">
        <w:t xml:space="preserve"> microcontroller </w:t>
      </w:r>
      <w:r w:rsidR="000A4BC0">
        <w:t xml:space="preserve">that was used to connect to a </w:t>
      </w:r>
      <w:r w:rsidR="00317A1D">
        <w:t>Wi-Fi</w:t>
      </w:r>
      <w:r w:rsidR="000A4BC0">
        <w:t xml:space="preserve"> network and send the data to Firebase</w:t>
      </w:r>
      <w:r w:rsidR="00317A1D">
        <w:t xml:space="preserve">. In firebase, the data </w:t>
      </w:r>
      <w:proofErr w:type="gramStart"/>
      <w:r w:rsidR="00317A1D">
        <w:t>was received</w:t>
      </w:r>
      <w:proofErr w:type="gramEnd"/>
      <w:r w:rsidR="00317A1D">
        <w:t xml:space="preserve"> and then the website used the data from firebase to implement its functionality.</w:t>
      </w:r>
    </w:p>
    <w:p w14:paraId="7E86D27C" w14:textId="64D0BC8C" w:rsidR="00521CE6" w:rsidRDefault="003709BE" w:rsidP="000A4BC0">
      <w:r>
        <w:rPr>
          <w:noProof/>
        </w:rPr>
        <w:drawing>
          <wp:inline distT="0" distB="0" distL="0" distR="0" wp14:anchorId="127C9616" wp14:editId="1DDA10F0">
            <wp:extent cx="2268747" cy="226874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84739" cy="2284739"/>
                    </a:xfrm>
                    <a:prstGeom prst="rect">
                      <a:avLst/>
                    </a:prstGeom>
                    <a:noFill/>
                    <a:ln>
                      <a:noFill/>
                    </a:ln>
                  </pic:spPr>
                </pic:pic>
              </a:graphicData>
            </a:graphic>
          </wp:inline>
        </w:drawing>
      </w:r>
    </w:p>
    <w:p w14:paraId="07BCF80A" w14:textId="27BE26C8" w:rsidR="00BC7345" w:rsidRDefault="00521CE6" w:rsidP="00BC7345">
      <w:pPr>
        <w:pStyle w:val="Caption"/>
      </w:pPr>
      <w:bookmarkStart w:id="49" w:name="_Toc123844201"/>
      <w:r w:rsidRPr="008B12E7">
        <w:t xml:space="preserve">Figure </w:t>
      </w:r>
      <w:r w:rsidR="0007093D" w:rsidRPr="008B12E7">
        <w:t>3</w:t>
      </w:r>
      <w:r w:rsidR="00BC7345">
        <w:t>.</w:t>
      </w:r>
      <w:r w:rsidR="00394067">
        <w:t>2</w:t>
      </w:r>
      <w:r w:rsidR="00BC7345">
        <w:t>: Ultrasonic sensor</w:t>
      </w:r>
      <w:bookmarkEnd w:id="49"/>
    </w:p>
    <w:p w14:paraId="0B44DD42" w14:textId="7A2CDBCB" w:rsidR="009374D2" w:rsidRDefault="00E34370" w:rsidP="00AB2643">
      <w:r>
        <w:rPr>
          <w:noProof/>
        </w:rPr>
        <w:drawing>
          <wp:inline distT="0" distB="0" distL="0" distR="0" wp14:anchorId="6ABED04D" wp14:editId="33034B93">
            <wp:extent cx="3505200" cy="1752600"/>
            <wp:effectExtent l="0" t="0" r="0" b="0"/>
            <wp:docPr id="3" name="Picture 3" descr="ESP8266 SPIFFs | File System for NodeMCU | Microcontroller Tuto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P8266 SPIFFs | File System for NodeMCU | Microcontroller Tutorial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05200" cy="1752600"/>
                    </a:xfrm>
                    <a:prstGeom prst="rect">
                      <a:avLst/>
                    </a:prstGeom>
                    <a:noFill/>
                    <a:ln>
                      <a:noFill/>
                    </a:ln>
                  </pic:spPr>
                </pic:pic>
              </a:graphicData>
            </a:graphic>
          </wp:inline>
        </w:drawing>
      </w:r>
    </w:p>
    <w:p w14:paraId="28482E19" w14:textId="1534C053" w:rsidR="00BC7345" w:rsidRPr="00BC7345" w:rsidRDefault="00BC7345" w:rsidP="00BC7345">
      <w:pPr>
        <w:pStyle w:val="Caption"/>
      </w:pPr>
      <w:bookmarkStart w:id="50" w:name="_Toc123844202"/>
      <w:r>
        <w:t>Figure 3.</w:t>
      </w:r>
      <w:r w:rsidR="00394067">
        <w:t>3</w:t>
      </w:r>
      <w:r>
        <w:t xml:space="preserve">: </w:t>
      </w:r>
      <w:r w:rsidR="00E34370">
        <w:t>ESP8266 Microcontroller</w:t>
      </w:r>
      <w:bookmarkEnd w:id="50"/>
    </w:p>
    <w:p w14:paraId="2079A3B4" w14:textId="1B1A423B" w:rsidR="009374D2" w:rsidRDefault="004B51C9" w:rsidP="009374D2">
      <w:r>
        <w:rPr>
          <w:noProof/>
        </w:rPr>
        <w:lastRenderedPageBreak/>
        <w:drawing>
          <wp:inline distT="0" distB="0" distL="0" distR="0" wp14:anchorId="6E3C4F52" wp14:editId="41FCD23D">
            <wp:extent cx="2242868" cy="2242868"/>
            <wp:effectExtent l="0" t="0" r="508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61547" cy="2261547"/>
                    </a:xfrm>
                    <a:prstGeom prst="rect">
                      <a:avLst/>
                    </a:prstGeom>
                    <a:noFill/>
                    <a:ln>
                      <a:noFill/>
                    </a:ln>
                  </pic:spPr>
                </pic:pic>
              </a:graphicData>
            </a:graphic>
          </wp:inline>
        </w:drawing>
      </w:r>
    </w:p>
    <w:p w14:paraId="596BA3A1" w14:textId="7B7E9363" w:rsidR="004B51C9" w:rsidRDefault="00CE3A8D" w:rsidP="004B51C9">
      <w:pPr>
        <w:pStyle w:val="Caption"/>
      </w:pPr>
      <w:bookmarkStart w:id="51" w:name="_Toc123844203"/>
      <w:r>
        <w:t>Figure 3.</w:t>
      </w:r>
      <w:r w:rsidR="00945580">
        <w:t>4</w:t>
      </w:r>
      <w:r w:rsidR="00587E71">
        <w:t>: Jumper Cables</w:t>
      </w:r>
      <w:bookmarkEnd w:id="51"/>
    </w:p>
    <w:p w14:paraId="5EB5B798" w14:textId="4B2F630B" w:rsidR="00587E71" w:rsidRDefault="002142D9" w:rsidP="00587E71">
      <w:r>
        <w:rPr>
          <w:noProof/>
        </w:rPr>
        <w:drawing>
          <wp:inline distT="0" distB="0" distL="0" distR="0" wp14:anchorId="4D5B489A" wp14:editId="511FC758">
            <wp:extent cx="2527540" cy="2527540"/>
            <wp:effectExtent l="0" t="0" r="635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37749" cy="2537749"/>
                    </a:xfrm>
                    <a:prstGeom prst="rect">
                      <a:avLst/>
                    </a:prstGeom>
                    <a:noFill/>
                    <a:ln>
                      <a:noFill/>
                    </a:ln>
                  </pic:spPr>
                </pic:pic>
              </a:graphicData>
            </a:graphic>
          </wp:inline>
        </w:drawing>
      </w:r>
    </w:p>
    <w:p w14:paraId="73F7824C" w14:textId="3260A097" w:rsidR="002142D9" w:rsidRDefault="002142D9" w:rsidP="002142D9">
      <w:pPr>
        <w:pStyle w:val="Caption"/>
      </w:pPr>
      <w:bookmarkStart w:id="52" w:name="_Toc123844204"/>
      <w:r>
        <w:t>Figure 3.</w:t>
      </w:r>
      <w:r w:rsidR="00945580">
        <w:t>5</w:t>
      </w:r>
      <w:r>
        <w:t xml:space="preserve"> Bread Board</w:t>
      </w:r>
      <w:bookmarkEnd w:id="52"/>
    </w:p>
    <w:p w14:paraId="510C81AF" w14:textId="77777777" w:rsidR="005868E5" w:rsidRDefault="005868E5" w:rsidP="002142D9">
      <w:pPr>
        <w:rPr>
          <w:noProof/>
          <w:lang w:eastAsia="en-US"/>
        </w:rPr>
      </w:pPr>
    </w:p>
    <w:p w14:paraId="2E8CA029" w14:textId="390692B3" w:rsidR="002142D9" w:rsidRDefault="005868E5" w:rsidP="00DA5F01">
      <w:r>
        <w:rPr>
          <w:noProof/>
          <w:lang w:eastAsia="en-US"/>
        </w:rPr>
        <w:lastRenderedPageBreak/>
        <w:drawing>
          <wp:inline distT="0" distB="0" distL="0" distR="0" wp14:anchorId="1C8F7E22" wp14:editId="47E6A0E3">
            <wp:extent cx="3603812" cy="2999850"/>
            <wp:effectExtent l="0" t="0" r="0" b="0"/>
            <wp:docPr id="10" name="Picture 10" descr="Image result for arduino 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arduino id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20658" cy="3013873"/>
                    </a:xfrm>
                    <a:prstGeom prst="rect">
                      <a:avLst/>
                    </a:prstGeom>
                    <a:noFill/>
                    <a:ln>
                      <a:noFill/>
                    </a:ln>
                  </pic:spPr>
                </pic:pic>
              </a:graphicData>
            </a:graphic>
          </wp:inline>
        </w:drawing>
      </w:r>
    </w:p>
    <w:p w14:paraId="4C36BE5C" w14:textId="7F7AAC74" w:rsidR="00B30A63" w:rsidRDefault="00B30A63" w:rsidP="00B30A63">
      <w:pPr>
        <w:pStyle w:val="Caption"/>
      </w:pPr>
      <w:bookmarkStart w:id="53" w:name="_Toc123844205"/>
      <w:r>
        <w:t>Figure 3.</w:t>
      </w:r>
      <w:r w:rsidR="00945580">
        <w:t>6</w:t>
      </w:r>
      <w:r>
        <w:t>: Arduino IDE</w:t>
      </w:r>
      <w:bookmarkEnd w:id="53"/>
    </w:p>
    <w:p w14:paraId="058DDC97" w14:textId="02F458AE" w:rsidR="00B30A63" w:rsidRDefault="00B30A63" w:rsidP="00B30A63"/>
    <w:p w14:paraId="5AA5BCDA" w14:textId="064775B7" w:rsidR="004055F0" w:rsidRDefault="004055F0" w:rsidP="00053A70">
      <w:pPr>
        <w:pStyle w:val="Heading2"/>
      </w:pPr>
      <w:bookmarkStart w:id="54" w:name="_Toc124247747"/>
      <w:r>
        <w:t>3.6: Deliverables</w:t>
      </w:r>
      <w:bookmarkEnd w:id="54"/>
    </w:p>
    <w:p w14:paraId="7A25CF37" w14:textId="44D6702B" w:rsidR="00D20400" w:rsidRDefault="000E2485" w:rsidP="00E11F59">
      <w:r>
        <w:t>The project deliverables includ</w:t>
      </w:r>
      <w:r w:rsidR="006E31F4">
        <w:t xml:space="preserve">e </w:t>
      </w:r>
      <w:r w:rsidR="00B1538B">
        <w:t xml:space="preserve">creating a system that </w:t>
      </w:r>
      <w:r w:rsidR="0020031B">
        <w:t xml:space="preserve">could </w:t>
      </w:r>
      <w:r w:rsidR="00B1538B">
        <w:t xml:space="preserve">detect whether a bin is full or not and creating a user interface </w:t>
      </w:r>
      <w:r w:rsidR="00286C7F">
        <w:t xml:space="preserve">that would </w:t>
      </w:r>
      <w:proofErr w:type="gramStart"/>
      <w:r w:rsidR="00286C7F">
        <w:t>be used</w:t>
      </w:r>
      <w:proofErr w:type="gramEnd"/>
      <w:r w:rsidR="00286C7F">
        <w:t xml:space="preserve"> to analy</w:t>
      </w:r>
      <w:r w:rsidR="00223341">
        <w:t>z</w:t>
      </w:r>
      <w:r w:rsidR="00286C7F">
        <w:t>e this information</w:t>
      </w:r>
      <w:r w:rsidR="00223341">
        <w:t xml:space="preserve"> and send out trucks to collect for bins that were </w:t>
      </w:r>
      <w:r w:rsidR="0020031B">
        <w:t>full.</w:t>
      </w:r>
    </w:p>
    <w:p w14:paraId="1DABB78F" w14:textId="757DA254" w:rsidR="00D20400" w:rsidRDefault="00D20400" w:rsidP="00D20400"/>
    <w:p w14:paraId="03DC7515" w14:textId="557C70D6" w:rsidR="00812C1A" w:rsidRDefault="00812C1A" w:rsidP="00D20400"/>
    <w:p w14:paraId="1AA04334" w14:textId="77777777" w:rsidR="00EC59C1" w:rsidRDefault="00EC59C1">
      <w:pPr>
        <w:spacing w:before="0" w:after="160" w:line="259" w:lineRule="auto"/>
        <w:jc w:val="left"/>
        <w:rPr>
          <w:iCs/>
          <w:szCs w:val="18"/>
        </w:rPr>
      </w:pPr>
      <w:r>
        <w:br w:type="page"/>
      </w:r>
    </w:p>
    <w:p w14:paraId="1F3C92B7" w14:textId="2FBBFBB7" w:rsidR="00467DEF" w:rsidRDefault="00EC59C1" w:rsidP="00EC59C1">
      <w:pPr>
        <w:pStyle w:val="Heading1"/>
      </w:pPr>
      <w:bookmarkStart w:id="55" w:name="_Toc124247748"/>
      <w:r>
        <w:lastRenderedPageBreak/>
        <w:t xml:space="preserve">CHAPTER 4: </w:t>
      </w:r>
      <w:r w:rsidR="00BA3916">
        <w:t>SYSTEM ANALYSIS AND DESIG</w:t>
      </w:r>
      <w:r w:rsidR="00492A4C">
        <w:t>N</w:t>
      </w:r>
      <w:bookmarkEnd w:id="55"/>
    </w:p>
    <w:p w14:paraId="59B47684" w14:textId="66251800" w:rsidR="00492A4C" w:rsidRDefault="00492A4C" w:rsidP="00492A4C">
      <w:pPr>
        <w:pStyle w:val="Heading2"/>
      </w:pPr>
      <w:bookmarkStart w:id="56" w:name="_Toc124247749"/>
      <w:r>
        <w:t>4.1: Introduction</w:t>
      </w:r>
      <w:bookmarkEnd w:id="56"/>
    </w:p>
    <w:p w14:paraId="3816A1F3" w14:textId="67EDEE09" w:rsidR="00492A4C" w:rsidRDefault="000F034D" w:rsidP="00492A4C">
      <w:r w:rsidRPr="000F034D">
        <w:t xml:space="preserve">This chapter focuses on how the system </w:t>
      </w:r>
      <w:proofErr w:type="gramStart"/>
      <w:r w:rsidRPr="000F034D">
        <w:t>was implemented</w:t>
      </w:r>
      <w:proofErr w:type="gramEnd"/>
      <w:r w:rsidRPr="000F034D">
        <w:t xml:space="preserve"> on both the system software and</w:t>
      </w:r>
      <w:r w:rsidRPr="000F034D">
        <w:cr/>
        <w:t>hardware side. It incorporates a representation of the general system architecture, flowcharts,</w:t>
      </w:r>
      <w:r w:rsidRPr="000F034D">
        <w:cr/>
        <w:t>and other diagrams that help demonstrate how the efficient prototype works.</w:t>
      </w:r>
    </w:p>
    <w:p w14:paraId="769CFEC7" w14:textId="46C7E03E" w:rsidR="005662B0" w:rsidRDefault="00E011D8" w:rsidP="00E51BF1">
      <w:pPr>
        <w:pStyle w:val="Heading2"/>
      </w:pPr>
      <w:bookmarkStart w:id="57" w:name="_Toc124247750"/>
      <w:r>
        <w:t xml:space="preserve">4.2: </w:t>
      </w:r>
      <w:r w:rsidR="006A1EC6">
        <w:t>System Architectur</w:t>
      </w:r>
      <w:r w:rsidR="00E51BF1">
        <w:t>e</w:t>
      </w:r>
      <w:bookmarkEnd w:id="57"/>
    </w:p>
    <w:p w14:paraId="7CF2760C" w14:textId="0D978F03" w:rsidR="00E11F59" w:rsidRDefault="00E11F59" w:rsidP="00E11F59">
      <w:r>
        <w:t xml:space="preserve">The ultrasonic sensor </w:t>
      </w:r>
      <w:proofErr w:type="gramStart"/>
      <w:r>
        <w:t>was used</w:t>
      </w:r>
      <w:proofErr w:type="gramEnd"/>
      <w:r>
        <w:t xml:space="preserve"> to detect the waste levels and the data was sent to the microcontroller. The microcontroller </w:t>
      </w:r>
      <w:r w:rsidR="00A56DDB">
        <w:t xml:space="preserve">received the waste level data and added bin location data and </w:t>
      </w:r>
      <w:r w:rsidR="00937EA1">
        <w:t xml:space="preserve">a unique identification and forwarded it to a Wi-Fi router through a Wi-Fi module. The Wi-Fi module forwarded the data to the internet where it </w:t>
      </w:r>
      <w:proofErr w:type="gramStart"/>
      <w:r w:rsidR="00937EA1">
        <w:t>was received</w:t>
      </w:r>
      <w:proofErr w:type="gramEnd"/>
      <w:r w:rsidR="00937EA1">
        <w:t xml:space="preserve"> in an online database. The online database that stored the data that </w:t>
      </w:r>
      <w:proofErr w:type="gramStart"/>
      <w:r w:rsidR="00937EA1">
        <w:t>was sent</w:t>
      </w:r>
      <w:proofErr w:type="gramEnd"/>
      <w:r w:rsidR="00937EA1">
        <w:t xml:space="preserve"> from the micro</w:t>
      </w:r>
      <w:r w:rsidR="00FC12CA">
        <w:t xml:space="preserve">controller and </w:t>
      </w:r>
      <w:r w:rsidR="00937F0D">
        <w:t xml:space="preserve">the data was accessed by a website. </w:t>
      </w:r>
      <w:r w:rsidR="002B2E74">
        <w:t>On</w:t>
      </w:r>
      <w:r w:rsidR="00937F0D">
        <w:t xml:space="preserve"> the website, the bin data </w:t>
      </w:r>
      <w:proofErr w:type="gramStart"/>
      <w:r w:rsidR="00937F0D">
        <w:t xml:space="preserve">was </w:t>
      </w:r>
      <w:r w:rsidR="002B2E74">
        <w:t>analyzed</w:t>
      </w:r>
      <w:proofErr w:type="gramEnd"/>
      <w:r w:rsidR="00937F0D">
        <w:t xml:space="preserve"> to check whether the bin was full or not. The various level</w:t>
      </w:r>
      <w:r w:rsidR="006C2F6A">
        <w:t xml:space="preserve">s of the bin displayed on the website and when a bin is full an alert would </w:t>
      </w:r>
      <w:proofErr w:type="gramStart"/>
      <w:r w:rsidR="006C2F6A">
        <w:t>be sent</w:t>
      </w:r>
      <w:proofErr w:type="gramEnd"/>
      <w:r w:rsidR="006C2F6A">
        <w:t xml:space="preserve"> to </w:t>
      </w:r>
      <w:r w:rsidR="002B2E74">
        <w:t xml:space="preserve">trucks to collect the bins that were </w:t>
      </w:r>
      <w:r w:rsidR="0020031B">
        <w:t>full.</w:t>
      </w:r>
    </w:p>
    <w:p w14:paraId="2FF1B532" w14:textId="48F4660C" w:rsidR="007B7E1A" w:rsidRDefault="007B7E1A" w:rsidP="00E11F59">
      <w:r>
        <w:rPr>
          <w:noProof/>
        </w:rPr>
        <w:drawing>
          <wp:inline distT="0" distB="0" distL="0" distR="0" wp14:anchorId="1AA932B3" wp14:editId="48B0FD5B">
            <wp:extent cx="5731510" cy="3835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835400"/>
                    </a:xfrm>
                    <a:prstGeom prst="rect">
                      <a:avLst/>
                    </a:prstGeom>
                  </pic:spPr>
                </pic:pic>
              </a:graphicData>
            </a:graphic>
          </wp:inline>
        </w:drawing>
      </w:r>
    </w:p>
    <w:p w14:paraId="62FBB9F7" w14:textId="4CDCEB52" w:rsidR="007B7E1A" w:rsidRPr="00E11F59" w:rsidRDefault="007B7E1A" w:rsidP="007B7E1A">
      <w:pPr>
        <w:pStyle w:val="Caption"/>
      </w:pPr>
      <w:bookmarkStart w:id="58" w:name="_Toc123844206"/>
      <w:r>
        <w:t>Figure 4.1: System Architecture</w:t>
      </w:r>
      <w:bookmarkEnd w:id="58"/>
    </w:p>
    <w:p w14:paraId="289A91DC" w14:textId="77777777" w:rsidR="00E11F59" w:rsidRDefault="00E11F59" w:rsidP="00E51BF1"/>
    <w:p w14:paraId="72116FE5" w14:textId="4B40BD56" w:rsidR="00E51BF1" w:rsidRDefault="004B19B1" w:rsidP="00E51BF1">
      <w:r>
        <w:rPr>
          <w:noProof/>
        </w:rPr>
        <w:drawing>
          <wp:inline distT="0" distB="0" distL="0" distR="0" wp14:anchorId="567F620E" wp14:editId="49053D89">
            <wp:extent cx="4830648" cy="357187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39253" cy="3578238"/>
                    </a:xfrm>
                    <a:prstGeom prst="rect">
                      <a:avLst/>
                    </a:prstGeom>
                  </pic:spPr>
                </pic:pic>
              </a:graphicData>
            </a:graphic>
          </wp:inline>
        </w:drawing>
      </w:r>
    </w:p>
    <w:p w14:paraId="0DAC57A0" w14:textId="2CD6F2DC" w:rsidR="000D12F0" w:rsidRDefault="000D12F0" w:rsidP="00674220">
      <w:pPr>
        <w:pStyle w:val="Caption"/>
      </w:pPr>
      <w:bookmarkStart w:id="59" w:name="_Toc123844207"/>
      <w:r>
        <w:t>F</w:t>
      </w:r>
      <w:r w:rsidR="00674220">
        <w:t>igure 4.</w:t>
      </w:r>
      <w:r w:rsidR="007B7E1A">
        <w:t>2</w:t>
      </w:r>
      <w:r w:rsidR="00674220">
        <w:t xml:space="preserve">: System Flow chart Diagram </w:t>
      </w:r>
      <w:r w:rsidR="004A3C47">
        <w:t>1</w:t>
      </w:r>
      <w:bookmarkEnd w:id="59"/>
    </w:p>
    <w:p w14:paraId="3119E9E0" w14:textId="6FAADD8D" w:rsidR="00711A59" w:rsidRDefault="00312ED3" w:rsidP="00E51BF1">
      <w:r>
        <w:rPr>
          <w:noProof/>
        </w:rPr>
        <w:lastRenderedPageBreak/>
        <w:drawing>
          <wp:inline distT="0" distB="0" distL="0" distR="0" wp14:anchorId="27783AFC" wp14:editId="0B8B4E3C">
            <wp:extent cx="4514097" cy="6172213"/>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14097" cy="6172213"/>
                    </a:xfrm>
                    <a:prstGeom prst="rect">
                      <a:avLst/>
                    </a:prstGeom>
                  </pic:spPr>
                </pic:pic>
              </a:graphicData>
            </a:graphic>
          </wp:inline>
        </w:drawing>
      </w:r>
    </w:p>
    <w:p w14:paraId="09024CD5" w14:textId="39041361" w:rsidR="00674220" w:rsidRPr="00E51BF1" w:rsidRDefault="00512F50" w:rsidP="00512F50">
      <w:pPr>
        <w:pStyle w:val="Caption"/>
      </w:pPr>
      <w:bookmarkStart w:id="60" w:name="_Toc123844208"/>
      <w:r>
        <w:t>Figure 4.</w:t>
      </w:r>
      <w:r w:rsidR="007B7E1A">
        <w:t>3</w:t>
      </w:r>
      <w:r>
        <w:t xml:space="preserve">: System Flow Chart Diagram </w:t>
      </w:r>
      <w:r w:rsidR="004A3C47">
        <w:t>2</w:t>
      </w:r>
      <w:bookmarkEnd w:id="60"/>
    </w:p>
    <w:p w14:paraId="63AC05A3" w14:textId="2DF979E0" w:rsidR="009B7E07" w:rsidRDefault="006A1EC6" w:rsidP="009E528D">
      <w:pPr>
        <w:pStyle w:val="Heading2"/>
      </w:pPr>
      <w:bookmarkStart w:id="61" w:name="_Toc124247751"/>
      <w:r>
        <w:t>4.3: Software Implementation</w:t>
      </w:r>
      <w:bookmarkEnd w:id="61"/>
    </w:p>
    <w:p w14:paraId="0B4A7406" w14:textId="17E913DF" w:rsidR="006D4003" w:rsidRDefault="00AE3537" w:rsidP="00AE3537">
      <w:pPr>
        <w:pStyle w:val="Heading3"/>
      </w:pPr>
      <w:bookmarkStart w:id="62" w:name="_Toc124247752"/>
      <w:r>
        <w:t>4.3.1: Arduino IDE</w:t>
      </w:r>
      <w:bookmarkEnd w:id="62"/>
    </w:p>
    <w:p w14:paraId="09551E6B" w14:textId="6F8164BD" w:rsidR="00C40581" w:rsidRDefault="00C40581" w:rsidP="00C40581">
      <w:r>
        <w:t>The Arduino IDE version that was version 1.8.1</w:t>
      </w:r>
      <w:r w:rsidR="0081595C">
        <w:t xml:space="preserve">9 </w:t>
      </w:r>
      <w:r>
        <w:t>which can be acquired from t</w:t>
      </w:r>
      <w:r w:rsidR="003E45EE">
        <w:t>he Arduino website</w:t>
      </w:r>
      <w:proofErr w:type="gramStart"/>
      <w:r w:rsidR="003E45EE">
        <w:t xml:space="preserve">. </w:t>
      </w:r>
      <w:r w:rsidR="00061960">
        <w:t xml:space="preserve"> </w:t>
      </w:r>
      <w:proofErr w:type="gramEnd"/>
      <w:r w:rsidR="00061960">
        <w:t xml:space="preserve">Since I used the NodeMCU board I had to install the necessary board libraries </w:t>
      </w:r>
      <w:r w:rsidR="00660A0D">
        <w:t xml:space="preserve">that can </w:t>
      </w:r>
      <w:proofErr w:type="gramStart"/>
      <w:r w:rsidR="00660A0D">
        <w:t>be installed</w:t>
      </w:r>
      <w:proofErr w:type="gramEnd"/>
      <w:r w:rsidR="00660A0D">
        <w:t xml:space="preserve"> by accessing the file&gt;preferences which will lead you to this page</w:t>
      </w:r>
      <w:r w:rsidR="006B27D4">
        <w:t xml:space="preserve"> below and you copy and the paste the following li</w:t>
      </w:r>
      <w:r w:rsidR="000709C5">
        <w:t xml:space="preserve">nk on the boards manager url: </w:t>
      </w:r>
      <w:r w:rsidR="000709C5" w:rsidRPr="000709C5">
        <w:t>https://arduino.esp8266.com/stable/package_esp8266com_index.json</w:t>
      </w:r>
    </w:p>
    <w:p w14:paraId="2F6D5636" w14:textId="4EEBFC86" w:rsidR="00660A0D" w:rsidRDefault="006B27D4" w:rsidP="00C40581">
      <w:r w:rsidRPr="006B27D4">
        <w:rPr>
          <w:noProof/>
        </w:rPr>
        <w:lastRenderedPageBreak/>
        <w:drawing>
          <wp:inline distT="0" distB="0" distL="0" distR="0" wp14:anchorId="447A585B" wp14:editId="00C26645">
            <wp:extent cx="5731510" cy="3499485"/>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499485"/>
                    </a:xfrm>
                    <a:prstGeom prst="rect">
                      <a:avLst/>
                    </a:prstGeom>
                  </pic:spPr>
                </pic:pic>
              </a:graphicData>
            </a:graphic>
          </wp:inline>
        </w:drawing>
      </w:r>
    </w:p>
    <w:p w14:paraId="4E43798B" w14:textId="74E695DA" w:rsidR="00512F50" w:rsidRDefault="00512F50" w:rsidP="001D7671">
      <w:pPr>
        <w:pStyle w:val="Caption"/>
      </w:pPr>
      <w:bookmarkStart w:id="63" w:name="_Toc123844209"/>
      <w:r>
        <w:t>Figure 4.</w:t>
      </w:r>
      <w:r w:rsidR="007B7E1A">
        <w:t>4</w:t>
      </w:r>
      <w:r>
        <w:t>:</w:t>
      </w:r>
      <w:r w:rsidR="001D7671">
        <w:t xml:space="preserve"> ESP8266 setup</w:t>
      </w:r>
      <w:bookmarkEnd w:id="63"/>
    </w:p>
    <w:p w14:paraId="2D24C45A" w14:textId="3306ADD7" w:rsidR="00184EB0" w:rsidRDefault="000709C5" w:rsidP="00C40581">
      <w:r>
        <w:t xml:space="preserve">Once you copy and paste the link, the boards will </w:t>
      </w:r>
      <w:proofErr w:type="gramStart"/>
      <w:r>
        <w:t xml:space="preserve">be </w:t>
      </w:r>
      <w:r w:rsidR="00976F83">
        <w:t>downloaded</w:t>
      </w:r>
      <w:proofErr w:type="gramEnd"/>
      <w:r w:rsidR="00976F83">
        <w:t>,</w:t>
      </w:r>
      <w:r w:rsidR="005D0D9F">
        <w:t xml:space="preserve"> and you can install the boards by accessing the board manage</w:t>
      </w:r>
      <w:r w:rsidR="00EC638A">
        <w:t xml:space="preserve"> and installing the ESP</w:t>
      </w:r>
      <w:r w:rsidR="003D0D3D">
        <w:t>8266</w:t>
      </w:r>
      <w:r w:rsidR="00EC638A">
        <w:t xml:space="preserve"> library for boards.</w:t>
      </w:r>
      <w:r w:rsidR="003D0D3D">
        <w:t xml:space="preserve"> I installed the </w:t>
      </w:r>
      <w:r w:rsidR="00184EB0">
        <w:t xml:space="preserve">version 2.7.4 as shown </w:t>
      </w:r>
      <w:r w:rsidR="0020031B">
        <w:t>below.</w:t>
      </w:r>
    </w:p>
    <w:p w14:paraId="20FB1151" w14:textId="48C354C5" w:rsidR="00184EB0" w:rsidRDefault="00184EB0" w:rsidP="00C40581">
      <w:r w:rsidRPr="00184EB0">
        <w:rPr>
          <w:noProof/>
        </w:rPr>
        <w:drawing>
          <wp:inline distT="0" distB="0" distL="0" distR="0" wp14:anchorId="517A1B22" wp14:editId="0179E44F">
            <wp:extent cx="5731510" cy="326453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3264535"/>
                    </a:xfrm>
                    <a:prstGeom prst="rect">
                      <a:avLst/>
                    </a:prstGeom>
                  </pic:spPr>
                </pic:pic>
              </a:graphicData>
            </a:graphic>
          </wp:inline>
        </w:drawing>
      </w:r>
    </w:p>
    <w:p w14:paraId="0897EC7A" w14:textId="7215B751" w:rsidR="001D7671" w:rsidRDefault="001D7671" w:rsidP="00615129">
      <w:pPr>
        <w:pStyle w:val="Caption"/>
      </w:pPr>
      <w:bookmarkStart w:id="64" w:name="_Toc123844210"/>
      <w:r>
        <w:t>Figure 4.</w:t>
      </w:r>
      <w:r w:rsidR="007B7E1A">
        <w:t>5</w:t>
      </w:r>
      <w:r>
        <w:t xml:space="preserve">: </w:t>
      </w:r>
      <w:r w:rsidR="00615129">
        <w:t>ESP8266 Library Setup</w:t>
      </w:r>
      <w:bookmarkEnd w:id="64"/>
    </w:p>
    <w:p w14:paraId="40096071" w14:textId="34DE79A3" w:rsidR="00D837D1" w:rsidRDefault="00184EB0" w:rsidP="00E002CC">
      <w:r>
        <w:lastRenderedPageBreak/>
        <w:t>Once you install the board</w:t>
      </w:r>
      <w:r w:rsidR="00A43CA8">
        <w:t xml:space="preserve">, you </w:t>
      </w:r>
      <w:r w:rsidR="00D837D1">
        <w:t>must</w:t>
      </w:r>
      <w:r w:rsidR="00A43CA8">
        <w:t xml:space="preserve"> install the following libraries that will </w:t>
      </w:r>
      <w:proofErr w:type="gramStart"/>
      <w:r w:rsidR="00A43CA8">
        <w:t>be used</w:t>
      </w:r>
      <w:proofErr w:type="gramEnd"/>
      <w:r w:rsidR="00A43CA8">
        <w:t xml:space="preserve"> to ensure you can communicate to the board and connect to firebase:</w:t>
      </w:r>
      <w:r w:rsidR="00860F5D">
        <w:t xml:space="preserve"> </w:t>
      </w:r>
      <w:r w:rsidR="005A3B63">
        <w:t>Arduino JSON version 5.</w:t>
      </w:r>
      <w:r w:rsidR="006502FC">
        <w:t>13.5</w:t>
      </w:r>
      <w:r w:rsidR="00860F5D">
        <w:t xml:space="preserve">, </w:t>
      </w:r>
      <w:r w:rsidR="006502FC">
        <w:t>ESP8266 Firebase version 1.1.0</w:t>
      </w:r>
      <w:r w:rsidR="00D837D1">
        <w:t xml:space="preserve">, </w:t>
      </w:r>
      <w:r w:rsidR="006502FC">
        <w:t>Firebase JSON version 3.0.2</w:t>
      </w:r>
      <w:r w:rsidR="00D837D1">
        <w:t xml:space="preserve"> and </w:t>
      </w:r>
      <w:r w:rsidR="006502FC">
        <w:t>Firebase Arduino Client Library for ESP8266 and ESP32</w:t>
      </w:r>
      <w:r w:rsidR="00E002CC">
        <w:t xml:space="preserve"> version 4.2.7</w:t>
      </w:r>
      <w:r w:rsidR="00D837D1">
        <w:t xml:space="preserve">. </w:t>
      </w:r>
    </w:p>
    <w:p w14:paraId="5328018B" w14:textId="45ED97D6" w:rsidR="00E002CC" w:rsidRDefault="00E002CC" w:rsidP="00E002CC">
      <w:r>
        <w:t xml:space="preserve">Once you installed the required libraries, </w:t>
      </w:r>
      <w:r w:rsidR="004D7DBA">
        <w:t xml:space="preserve">we can write the code used to send sensor data </w:t>
      </w:r>
      <w:r w:rsidR="00FB3219">
        <w:t xml:space="preserve">to firebase database. </w:t>
      </w:r>
      <w:r w:rsidR="00D837D1">
        <w:t>First,</w:t>
      </w:r>
      <w:r w:rsidR="00FB3219">
        <w:t xml:space="preserve"> we include the require libraries:</w:t>
      </w:r>
    </w:p>
    <w:p w14:paraId="1FF627ED" w14:textId="511542CC" w:rsidR="00FB3219" w:rsidRDefault="00414572" w:rsidP="00E002CC">
      <w:r w:rsidRPr="00414572">
        <w:rPr>
          <w:noProof/>
        </w:rPr>
        <w:drawing>
          <wp:inline distT="0" distB="0" distL="0" distR="0" wp14:anchorId="4D39D904" wp14:editId="7E0397C1">
            <wp:extent cx="5731510" cy="231013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2310130"/>
                    </a:xfrm>
                    <a:prstGeom prst="rect">
                      <a:avLst/>
                    </a:prstGeom>
                  </pic:spPr>
                </pic:pic>
              </a:graphicData>
            </a:graphic>
          </wp:inline>
        </w:drawing>
      </w:r>
    </w:p>
    <w:p w14:paraId="37B05F0E" w14:textId="505312D2" w:rsidR="00615129" w:rsidRDefault="00615129" w:rsidP="00CB6CC6">
      <w:pPr>
        <w:pStyle w:val="Caption"/>
      </w:pPr>
      <w:bookmarkStart w:id="65" w:name="_Toc123844211"/>
      <w:r>
        <w:t>Figure</w:t>
      </w:r>
      <w:r w:rsidR="00CB6CC6">
        <w:t xml:space="preserve"> 4.</w:t>
      </w:r>
      <w:r w:rsidR="007B7E1A">
        <w:t>6</w:t>
      </w:r>
      <w:r w:rsidR="00CB6CC6">
        <w:t xml:space="preserve">: Adding required </w:t>
      </w:r>
      <w:proofErr w:type="gramStart"/>
      <w:r w:rsidR="00CB6CC6">
        <w:t>libraries</w:t>
      </w:r>
      <w:bookmarkEnd w:id="65"/>
      <w:proofErr w:type="gramEnd"/>
    </w:p>
    <w:p w14:paraId="6FEADFBA" w14:textId="5FB2075F" w:rsidR="00414572" w:rsidRDefault="00414572" w:rsidP="00E002CC">
      <w:r>
        <w:t>After we include the libraries</w:t>
      </w:r>
      <w:r w:rsidR="0085650A">
        <w:t>, we de</w:t>
      </w:r>
      <w:r w:rsidR="009B1E5B">
        <w:t xml:space="preserve">fine the </w:t>
      </w:r>
      <w:r w:rsidR="00BC54C5">
        <w:t>Wi-Fi</w:t>
      </w:r>
      <w:r w:rsidR="009B1E5B">
        <w:t xml:space="preserve"> SSID and password</w:t>
      </w:r>
      <w:r w:rsidR="003F552F">
        <w:t xml:space="preserve"> and Firebase API key and database </w:t>
      </w:r>
      <w:r w:rsidR="0020031B">
        <w:t>URL.</w:t>
      </w:r>
    </w:p>
    <w:p w14:paraId="75148277" w14:textId="31A78938" w:rsidR="009506D9" w:rsidRDefault="009506D9" w:rsidP="00E002CC">
      <w:r w:rsidRPr="009506D9">
        <w:rPr>
          <w:noProof/>
        </w:rPr>
        <w:drawing>
          <wp:inline distT="0" distB="0" distL="0" distR="0" wp14:anchorId="51C7C72F" wp14:editId="4F39474C">
            <wp:extent cx="5731510" cy="1319530"/>
            <wp:effectExtent l="0" t="0" r="2540" b="0"/>
            <wp:docPr id="19" name="Picture 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 email&#10;&#10;Description automatically generated"/>
                    <pic:cNvPicPr/>
                  </pic:nvPicPr>
                  <pic:blipFill>
                    <a:blip r:embed="rId28"/>
                    <a:stretch>
                      <a:fillRect/>
                    </a:stretch>
                  </pic:blipFill>
                  <pic:spPr>
                    <a:xfrm>
                      <a:off x="0" y="0"/>
                      <a:ext cx="5731510" cy="1319530"/>
                    </a:xfrm>
                    <a:prstGeom prst="rect">
                      <a:avLst/>
                    </a:prstGeom>
                  </pic:spPr>
                </pic:pic>
              </a:graphicData>
            </a:graphic>
          </wp:inline>
        </w:drawing>
      </w:r>
    </w:p>
    <w:p w14:paraId="0347E750" w14:textId="7A2AE6D5" w:rsidR="00CB6CC6" w:rsidRDefault="00CB6CC6" w:rsidP="00CB6CC6">
      <w:pPr>
        <w:pStyle w:val="Caption"/>
      </w:pPr>
      <w:bookmarkStart w:id="66" w:name="_Toc123844212"/>
      <w:r>
        <w:t>Figure 4.</w:t>
      </w:r>
      <w:r w:rsidR="007B7E1A">
        <w:t>7</w:t>
      </w:r>
      <w:r>
        <w:t>: Inclusion of Wi-Fi and firebase credentials</w:t>
      </w:r>
      <w:bookmarkEnd w:id="66"/>
    </w:p>
    <w:p w14:paraId="3F3937D5" w14:textId="337BA401" w:rsidR="00BC54C5" w:rsidRDefault="009506D9" w:rsidP="00E002CC">
      <w:r>
        <w:t xml:space="preserve">We </w:t>
      </w:r>
      <w:r w:rsidR="00BC54C5">
        <w:t>initialize</w:t>
      </w:r>
      <w:r>
        <w:t xml:space="preserve"> the firebase objects </w:t>
      </w:r>
      <w:r w:rsidR="00BC54C5">
        <w:t xml:space="preserve">and the pins used by our ultrasonic </w:t>
      </w:r>
      <w:r w:rsidR="0020031B">
        <w:t>sensor.</w:t>
      </w:r>
    </w:p>
    <w:p w14:paraId="2D75CD23" w14:textId="7728821D" w:rsidR="00BC54C5" w:rsidRDefault="00F66D41" w:rsidP="00E002CC">
      <w:r w:rsidRPr="00F66D41">
        <w:rPr>
          <w:noProof/>
        </w:rPr>
        <w:lastRenderedPageBreak/>
        <w:drawing>
          <wp:inline distT="0" distB="0" distL="0" distR="0" wp14:anchorId="402D405C" wp14:editId="230ADF71">
            <wp:extent cx="4353533" cy="2991267"/>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53533" cy="2991267"/>
                    </a:xfrm>
                    <a:prstGeom prst="rect">
                      <a:avLst/>
                    </a:prstGeom>
                  </pic:spPr>
                </pic:pic>
              </a:graphicData>
            </a:graphic>
          </wp:inline>
        </w:drawing>
      </w:r>
    </w:p>
    <w:p w14:paraId="68147E6E" w14:textId="5618435B" w:rsidR="00F33199" w:rsidRDefault="00F33199" w:rsidP="00D12D12">
      <w:pPr>
        <w:pStyle w:val="Caption"/>
      </w:pPr>
      <w:bookmarkStart w:id="67" w:name="_Toc123844213"/>
      <w:r>
        <w:t>Figure 4.</w:t>
      </w:r>
      <w:r w:rsidR="007B7E1A">
        <w:t>8</w:t>
      </w:r>
      <w:r>
        <w:t xml:space="preserve">: </w:t>
      </w:r>
      <w:r w:rsidR="00D12D12">
        <w:t>Initialization</w:t>
      </w:r>
      <w:r>
        <w:t xml:space="preserve"> of Firebase objects and pin </w:t>
      </w:r>
      <w:r w:rsidR="00D12D12">
        <w:t>definition</w:t>
      </w:r>
      <w:bookmarkEnd w:id="67"/>
    </w:p>
    <w:p w14:paraId="491F5B0E" w14:textId="2F8F4F62" w:rsidR="00F66D41" w:rsidRDefault="00F66D41" w:rsidP="00E002CC">
      <w:r>
        <w:t xml:space="preserve">Afterwards you define, the </w:t>
      </w:r>
      <w:r w:rsidR="006C625B">
        <w:t>connection the router and the database</w:t>
      </w:r>
      <w:r w:rsidR="00FF282C">
        <w:t xml:space="preserve"> </w:t>
      </w:r>
      <w:proofErr w:type="gramStart"/>
      <w:r w:rsidR="0020031B">
        <w:t>were</w:t>
      </w:r>
      <w:r w:rsidR="00FF282C">
        <w:t xml:space="preserve"> established</w:t>
      </w:r>
      <w:proofErr w:type="gramEnd"/>
      <w:r w:rsidR="00FF282C">
        <w:t xml:space="preserve">. And we can also include code that will run incase either of the previously mentioned things does not happen. The board was also set to reconnect incase the </w:t>
      </w:r>
      <w:r w:rsidR="00A22396">
        <w:t xml:space="preserve">signal </w:t>
      </w:r>
      <w:proofErr w:type="gramStart"/>
      <w:r w:rsidR="00A22396">
        <w:t>was lost</w:t>
      </w:r>
      <w:proofErr w:type="gramEnd"/>
      <w:r w:rsidR="00A22396">
        <w:t xml:space="preserve"> in any </w:t>
      </w:r>
      <w:r w:rsidR="0020031B">
        <w:t>circumstance.</w:t>
      </w:r>
    </w:p>
    <w:p w14:paraId="17B36268" w14:textId="0EAF1488" w:rsidR="00A22396" w:rsidRDefault="00A22396" w:rsidP="00E002CC">
      <w:r w:rsidRPr="00A22396">
        <w:rPr>
          <w:noProof/>
        </w:rPr>
        <w:drawing>
          <wp:inline distT="0" distB="0" distL="0" distR="0" wp14:anchorId="52F5D90D" wp14:editId="3C94B3C5">
            <wp:extent cx="5268060" cy="3258005"/>
            <wp:effectExtent l="0" t="0" r="0" b="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30"/>
                    <a:stretch>
                      <a:fillRect/>
                    </a:stretch>
                  </pic:blipFill>
                  <pic:spPr>
                    <a:xfrm>
                      <a:off x="0" y="0"/>
                      <a:ext cx="5268060" cy="3258005"/>
                    </a:xfrm>
                    <a:prstGeom prst="rect">
                      <a:avLst/>
                    </a:prstGeom>
                  </pic:spPr>
                </pic:pic>
              </a:graphicData>
            </a:graphic>
          </wp:inline>
        </w:drawing>
      </w:r>
    </w:p>
    <w:p w14:paraId="6DB370DB" w14:textId="63A57A1C" w:rsidR="00D12D12" w:rsidRDefault="00732587" w:rsidP="008C6111">
      <w:pPr>
        <w:pStyle w:val="Caption"/>
      </w:pPr>
      <w:bookmarkStart w:id="68" w:name="_Toc123844214"/>
      <w:r>
        <w:t>Figure 4.</w:t>
      </w:r>
      <w:r w:rsidR="007B7E1A">
        <w:t>9</w:t>
      </w:r>
      <w:r>
        <w:t>:</w:t>
      </w:r>
      <w:r w:rsidR="008C6111">
        <w:t xml:space="preserve"> Connecting to the Wi-Fi </w:t>
      </w:r>
      <w:proofErr w:type="gramStart"/>
      <w:r w:rsidR="008C6111">
        <w:t>network</w:t>
      </w:r>
      <w:bookmarkEnd w:id="68"/>
      <w:proofErr w:type="gramEnd"/>
    </w:p>
    <w:p w14:paraId="665B9ACC" w14:textId="77777777" w:rsidR="004604FE" w:rsidRDefault="004604FE" w:rsidP="00E002CC"/>
    <w:p w14:paraId="1ACBECF6" w14:textId="32DA3077" w:rsidR="00013C4B" w:rsidRDefault="00013C4B" w:rsidP="00E002CC">
      <w:r w:rsidRPr="00013C4B">
        <w:rPr>
          <w:noProof/>
        </w:rPr>
        <w:lastRenderedPageBreak/>
        <w:drawing>
          <wp:inline distT="0" distB="0" distL="0" distR="0" wp14:anchorId="3CC75892" wp14:editId="101424D1">
            <wp:extent cx="5731510" cy="3206750"/>
            <wp:effectExtent l="0" t="0" r="2540" b="0"/>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31"/>
                    <a:stretch>
                      <a:fillRect/>
                    </a:stretch>
                  </pic:blipFill>
                  <pic:spPr>
                    <a:xfrm>
                      <a:off x="0" y="0"/>
                      <a:ext cx="5731510" cy="3206750"/>
                    </a:xfrm>
                    <a:prstGeom prst="rect">
                      <a:avLst/>
                    </a:prstGeom>
                  </pic:spPr>
                </pic:pic>
              </a:graphicData>
            </a:graphic>
          </wp:inline>
        </w:drawing>
      </w:r>
    </w:p>
    <w:p w14:paraId="77821A7F" w14:textId="74551D75" w:rsidR="008C6111" w:rsidRDefault="008C6111" w:rsidP="00840EAF">
      <w:pPr>
        <w:pStyle w:val="Caption"/>
      </w:pPr>
      <w:bookmarkStart w:id="69" w:name="_Toc123844215"/>
      <w:r>
        <w:t>Figure 4.</w:t>
      </w:r>
      <w:r w:rsidR="007B7E1A">
        <w:t>10</w:t>
      </w:r>
      <w:r>
        <w:t xml:space="preserve">: </w:t>
      </w:r>
      <w:r w:rsidR="00840EAF">
        <w:t>Connection to firebase</w:t>
      </w:r>
      <w:bookmarkEnd w:id="69"/>
    </w:p>
    <w:p w14:paraId="60AECE63" w14:textId="20052F50" w:rsidR="00013C4B" w:rsidRDefault="00013C4B" w:rsidP="00E002CC">
      <w:r>
        <w:t xml:space="preserve">Once a connection </w:t>
      </w:r>
      <w:proofErr w:type="gramStart"/>
      <w:r>
        <w:t>was established</w:t>
      </w:r>
      <w:proofErr w:type="gramEnd"/>
      <w:r>
        <w:t xml:space="preserve">, the sensor would measure the distance and send the data to firebase. There was also a Bin ID and Location Information that </w:t>
      </w:r>
      <w:proofErr w:type="gramStart"/>
      <w:r>
        <w:t>was also sent</w:t>
      </w:r>
      <w:proofErr w:type="gramEnd"/>
      <w:r>
        <w:t xml:space="preserve"> to firebase. </w:t>
      </w:r>
      <w:r w:rsidR="0074530A">
        <w:t xml:space="preserve">Different paths </w:t>
      </w:r>
      <w:proofErr w:type="gramStart"/>
      <w:r w:rsidR="0074530A">
        <w:t>were defined</w:t>
      </w:r>
      <w:proofErr w:type="gramEnd"/>
      <w:r w:rsidR="0074530A">
        <w:t xml:space="preserve"> for the different data sets that were being sent to firebase. </w:t>
      </w:r>
      <w:r>
        <w:t>The</w:t>
      </w:r>
      <w:r w:rsidR="0074530A">
        <w:t>re was also code written in case any errors occurred in the sending of data.</w:t>
      </w:r>
    </w:p>
    <w:p w14:paraId="01F4CCC2" w14:textId="77777777" w:rsidR="0074530A" w:rsidRDefault="0074530A" w:rsidP="00E002CC"/>
    <w:p w14:paraId="3DAD63A3" w14:textId="5C0260AE" w:rsidR="00BC54C5" w:rsidRDefault="00A945CA" w:rsidP="00E002CC">
      <w:r w:rsidRPr="00A945CA">
        <w:rPr>
          <w:noProof/>
        </w:rPr>
        <w:drawing>
          <wp:inline distT="0" distB="0" distL="0" distR="0" wp14:anchorId="20B57174" wp14:editId="6BCE3B57">
            <wp:extent cx="5048955" cy="285789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8955" cy="2857899"/>
                    </a:xfrm>
                    <a:prstGeom prst="rect">
                      <a:avLst/>
                    </a:prstGeom>
                  </pic:spPr>
                </pic:pic>
              </a:graphicData>
            </a:graphic>
          </wp:inline>
        </w:drawing>
      </w:r>
    </w:p>
    <w:p w14:paraId="6243E04E" w14:textId="4C89CBA3" w:rsidR="00840EAF" w:rsidRDefault="00840EAF" w:rsidP="00840EAF">
      <w:pPr>
        <w:pStyle w:val="Caption"/>
      </w:pPr>
      <w:bookmarkStart w:id="70" w:name="_Toc123844216"/>
      <w:r>
        <w:t>Figure 4.1</w:t>
      </w:r>
      <w:r w:rsidR="007B7E1A">
        <w:t>1</w:t>
      </w:r>
      <w:r>
        <w:t xml:space="preserve">: Measuring of bin </w:t>
      </w:r>
      <w:proofErr w:type="gramStart"/>
      <w:r>
        <w:t>levels</w:t>
      </w:r>
      <w:bookmarkEnd w:id="70"/>
      <w:proofErr w:type="gramEnd"/>
    </w:p>
    <w:p w14:paraId="3AE2E0D9" w14:textId="049D2A7E" w:rsidR="00A945CA" w:rsidRDefault="007F2E61" w:rsidP="00E002CC">
      <w:r w:rsidRPr="007F2E61">
        <w:rPr>
          <w:noProof/>
        </w:rPr>
        <w:lastRenderedPageBreak/>
        <w:drawing>
          <wp:inline distT="0" distB="0" distL="0" distR="0" wp14:anchorId="5F8A8243" wp14:editId="2CE14DDB">
            <wp:extent cx="5731510" cy="2016760"/>
            <wp:effectExtent l="0" t="0" r="2540" b="2540"/>
            <wp:docPr id="24" name="Picture 2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 email&#10;&#10;Description automatically generated"/>
                    <pic:cNvPicPr/>
                  </pic:nvPicPr>
                  <pic:blipFill>
                    <a:blip r:embed="rId33"/>
                    <a:stretch>
                      <a:fillRect/>
                    </a:stretch>
                  </pic:blipFill>
                  <pic:spPr>
                    <a:xfrm>
                      <a:off x="0" y="0"/>
                      <a:ext cx="5731510" cy="2016760"/>
                    </a:xfrm>
                    <a:prstGeom prst="rect">
                      <a:avLst/>
                    </a:prstGeom>
                  </pic:spPr>
                </pic:pic>
              </a:graphicData>
            </a:graphic>
          </wp:inline>
        </w:drawing>
      </w:r>
    </w:p>
    <w:p w14:paraId="1C73D142" w14:textId="0BA3F9C5" w:rsidR="00840EAF" w:rsidRDefault="00840EAF" w:rsidP="00840EAF">
      <w:pPr>
        <w:pStyle w:val="Caption"/>
      </w:pPr>
      <w:bookmarkStart w:id="71" w:name="_Toc123844217"/>
      <w:r>
        <w:t>Figure 4.1</w:t>
      </w:r>
      <w:r w:rsidR="007B7E1A">
        <w:t>2</w:t>
      </w:r>
      <w:r>
        <w:t xml:space="preserve">: Sending bin level data to </w:t>
      </w:r>
      <w:proofErr w:type="gramStart"/>
      <w:r>
        <w:t>firebase</w:t>
      </w:r>
      <w:bookmarkEnd w:id="71"/>
      <w:proofErr w:type="gramEnd"/>
    </w:p>
    <w:p w14:paraId="44E8505A" w14:textId="7C183A49" w:rsidR="007F2E61" w:rsidRDefault="007F2E61" w:rsidP="00E002CC">
      <w:r w:rsidRPr="007F2E61">
        <w:rPr>
          <w:noProof/>
        </w:rPr>
        <w:drawing>
          <wp:inline distT="0" distB="0" distL="0" distR="0" wp14:anchorId="298D57D3" wp14:editId="684D84F3">
            <wp:extent cx="5731510" cy="1877695"/>
            <wp:effectExtent l="0" t="0" r="2540" b="8255"/>
            <wp:docPr id="25" name="Picture 2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10;&#10;Description automatically generated"/>
                    <pic:cNvPicPr/>
                  </pic:nvPicPr>
                  <pic:blipFill>
                    <a:blip r:embed="rId34"/>
                    <a:stretch>
                      <a:fillRect/>
                    </a:stretch>
                  </pic:blipFill>
                  <pic:spPr>
                    <a:xfrm>
                      <a:off x="0" y="0"/>
                      <a:ext cx="5731510" cy="1877695"/>
                    </a:xfrm>
                    <a:prstGeom prst="rect">
                      <a:avLst/>
                    </a:prstGeom>
                  </pic:spPr>
                </pic:pic>
              </a:graphicData>
            </a:graphic>
          </wp:inline>
        </w:drawing>
      </w:r>
    </w:p>
    <w:p w14:paraId="4881039F" w14:textId="37BC4A2D" w:rsidR="00840EAF" w:rsidRDefault="00840EAF" w:rsidP="00840EAF">
      <w:pPr>
        <w:pStyle w:val="Caption"/>
      </w:pPr>
      <w:bookmarkStart w:id="72" w:name="_Toc123844218"/>
      <w:r>
        <w:t>Figure 4.1</w:t>
      </w:r>
      <w:r w:rsidR="007B7E1A">
        <w:t>3</w:t>
      </w:r>
      <w:r>
        <w:t xml:space="preserve">: Sending location data to </w:t>
      </w:r>
      <w:proofErr w:type="gramStart"/>
      <w:r>
        <w:t>firebase</w:t>
      </w:r>
      <w:bookmarkEnd w:id="72"/>
      <w:proofErr w:type="gramEnd"/>
    </w:p>
    <w:p w14:paraId="5265AD73" w14:textId="1F2B6723" w:rsidR="004604FE" w:rsidRDefault="004604FE" w:rsidP="00E002CC">
      <w:r w:rsidRPr="004604FE">
        <w:rPr>
          <w:noProof/>
        </w:rPr>
        <w:drawing>
          <wp:inline distT="0" distB="0" distL="0" distR="0" wp14:anchorId="5F3EB59C" wp14:editId="6269200D">
            <wp:extent cx="5731510" cy="2526665"/>
            <wp:effectExtent l="0" t="0" r="2540" b="6985"/>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pic:nvPicPr>
                  <pic:blipFill>
                    <a:blip r:embed="rId35"/>
                    <a:stretch>
                      <a:fillRect/>
                    </a:stretch>
                  </pic:blipFill>
                  <pic:spPr>
                    <a:xfrm>
                      <a:off x="0" y="0"/>
                      <a:ext cx="5731510" cy="2526665"/>
                    </a:xfrm>
                    <a:prstGeom prst="rect">
                      <a:avLst/>
                    </a:prstGeom>
                  </pic:spPr>
                </pic:pic>
              </a:graphicData>
            </a:graphic>
          </wp:inline>
        </w:drawing>
      </w:r>
    </w:p>
    <w:p w14:paraId="5F2074DE" w14:textId="55BBAF4A" w:rsidR="00840EAF" w:rsidRDefault="00840EAF" w:rsidP="00AB5690">
      <w:pPr>
        <w:pStyle w:val="Caption"/>
      </w:pPr>
      <w:bookmarkStart w:id="73" w:name="_Toc123844219"/>
      <w:r>
        <w:t>Figure 4.1</w:t>
      </w:r>
      <w:r w:rsidR="007B7E1A">
        <w:t>4</w:t>
      </w:r>
      <w:r>
        <w:t xml:space="preserve">: Sending </w:t>
      </w:r>
      <w:r w:rsidR="00AB5690">
        <w:t>bin ID to Firebase</w:t>
      </w:r>
      <w:bookmarkEnd w:id="73"/>
    </w:p>
    <w:p w14:paraId="7415BAB2" w14:textId="77777777" w:rsidR="00EC638A" w:rsidRPr="00C40581" w:rsidRDefault="00EC638A" w:rsidP="00C40581"/>
    <w:p w14:paraId="11E0821D" w14:textId="634E6EE1" w:rsidR="00AE3537" w:rsidRDefault="00AE3537" w:rsidP="00AE3537">
      <w:pPr>
        <w:pStyle w:val="Heading3"/>
      </w:pPr>
      <w:bookmarkStart w:id="74" w:name="_Toc124247753"/>
      <w:r>
        <w:lastRenderedPageBreak/>
        <w:t>4.3.2: Firebase</w:t>
      </w:r>
      <w:bookmarkEnd w:id="74"/>
      <w:r>
        <w:t xml:space="preserve"> </w:t>
      </w:r>
    </w:p>
    <w:p w14:paraId="5300A7B8" w14:textId="0FDEC871" w:rsidR="004604FE" w:rsidRDefault="004604FE" w:rsidP="004604FE">
      <w:r>
        <w:t>Firebase is a NOSQL database</w:t>
      </w:r>
      <w:r w:rsidR="00F2143A">
        <w:t xml:space="preserve"> provided by Google</w:t>
      </w:r>
      <w:r>
        <w:t xml:space="preserve"> that </w:t>
      </w:r>
      <w:proofErr w:type="gramStart"/>
      <w:r>
        <w:t>was used</w:t>
      </w:r>
      <w:proofErr w:type="gramEnd"/>
      <w:r>
        <w:t xml:space="preserve"> to store our </w:t>
      </w:r>
      <w:r w:rsidR="00F2143A">
        <w:t>data and host our website.</w:t>
      </w:r>
      <w:r w:rsidR="00BC31E0">
        <w:t xml:space="preserve"> </w:t>
      </w:r>
      <w:r w:rsidR="005E4852">
        <w:t xml:space="preserve">Once, I created the project and named it. I accessed the database and made the following changes to its read and write rules. I changed the values to both be true so that I could </w:t>
      </w:r>
      <w:r w:rsidR="00624A64">
        <w:t>indefinitely read and write data on the real time database:</w:t>
      </w:r>
    </w:p>
    <w:p w14:paraId="7A5EE9AE" w14:textId="23C4F8FE" w:rsidR="00624A64" w:rsidRDefault="00AB168A" w:rsidP="004604FE">
      <w:r w:rsidRPr="00AB168A">
        <w:rPr>
          <w:noProof/>
        </w:rPr>
        <w:drawing>
          <wp:inline distT="0" distB="0" distL="0" distR="0" wp14:anchorId="4F331305" wp14:editId="544CBA4F">
            <wp:extent cx="5731510" cy="2018665"/>
            <wp:effectExtent l="0" t="0" r="254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2018665"/>
                    </a:xfrm>
                    <a:prstGeom prst="rect">
                      <a:avLst/>
                    </a:prstGeom>
                  </pic:spPr>
                </pic:pic>
              </a:graphicData>
            </a:graphic>
          </wp:inline>
        </w:drawing>
      </w:r>
    </w:p>
    <w:p w14:paraId="5690EC4F" w14:textId="72ED37A9" w:rsidR="00AB5690" w:rsidRDefault="00AB5690" w:rsidP="00AB5690">
      <w:pPr>
        <w:pStyle w:val="Caption"/>
      </w:pPr>
      <w:bookmarkStart w:id="75" w:name="_Toc123844220"/>
      <w:r>
        <w:t>Figure 4.1</w:t>
      </w:r>
      <w:r w:rsidR="007B7E1A">
        <w:t>5</w:t>
      </w:r>
      <w:r>
        <w:t>: Real time database rules</w:t>
      </w:r>
      <w:bookmarkEnd w:id="75"/>
    </w:p>
    <w:p w14:paraId="3A78A668" w14:textId="6312E1E1" w:rsidR="00AB168A" w:rsidRDefault="00AB168A" w:rsidP="004604FE">
      <w:r>
        <w:t>In addition to that</w:t>
      </w:r>
      <w:r w:rsidR="00E80FDA">
        <w:t>, I also went to the authentication part of the firebase console and allowed for anonymous login access to allow me to send data from the NodeMCU board.</w:t>
      </w:r>
    </w:p>
    <w:p w14:paraId="6670559E" w14:textId="70A79D6D" w:rsidR="00E80FDA" w:rsidRDefault="00265C45" w:rsidP="004604FE">
      <w:r w:rsidRPr="00265C45">
        <w:rPr>
          <w:noProof/>
        </w:rPr>
        <w:drawing>
          <wp:inline distT="0" distB="0" distL="0" distR="0" wp14:anchorId="6E01967A" wp14:editId="4FCF0BEF">
            <wp:extent cx="5731510" cy="1858010"/>
            <wp:effectExtent l="0" t="0" r="254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1858010"/>
                    </a:xfrm>
                    <a:prstGeom prst="rect">
                      <a:avLst/>
                    </a:prstGeom>
                  </pic:spPr>
                </pic:pic>
              </a:graphicData>
            </a:graphic>
          </wp:inline>
        </w:drawing>
      </w:r>
    </w:p>
    <w:p w14:paraId="694F3FA1" w14:textId="0C60163C" w:rsidR="00AB5690" w:rsidRDefault="00AB5690" w:rsidP="00AB5690">
      <w:pPr>
        <w:pStyle w:val="Caption"/>
      </w:pPr>
      <w:bookmarkStart w:id="76" w:name="_Toc123844221"/>
      <w:r>
        <w:t>Figure 4.1</w:t>
      </w:r>
      <w:r w:rsidR="007B7E1A">
        <w:t>6</w:t>
      </w:r>
      <w:r>
        <w:t>: Firebase authentication</w:t>
      </w:r>
      <w:bookmarkEnd w:id="76"/>
    </w:p>
    <w:p w14:paraId="6D3AA1E3" w14:textId="70BC6280" w:rsidR="00265C45" w:rsidRDefault="006D672B" w:rsidP="004604FE">
      <w:r>
        <w:t xml:space="preserve">The paths defined in the Arduino code </w:t>
      </w:r>
      <w:proofErr w:type="gramStart"/>
      <w:r>
        <w:t>were created</w:t>
      </w:r>
      <w:proofErr w:type="gramEnd"/>
      <w:r>
        <w:t xml:space="preserve"> once the </w:t>
      </w:r>
      <w:r w:rsidR="00C37819">
        <w:t xml:space="preserve">board </w:t>
      </w:r>
      <w:r w:rsidR="004416BA">
        <w:t xml:space="preserve">was able to successfully </w:t>
      </w:r>
      <w:r w:rsidR="00C37819">
        <w:t>connect and send data to the firebase real time database.</w:t>
      </w:r>
    </w:p>
    <w:p w14:paraId="061BC556" w14:textId="01864712" w:rsidR="00BC31E0" w:rsidRDefault="001D7A0D" w:rsidP="004604FE">
      <w:r w:rsidRPr="001D7A0D">
        <w:rPr>
          <w:noProof/>
        </w:rPr>
        <w:lastRenderedPageBreak/>
        <w:drawing>
          <wp:inline distT="0" distB="0" distL="0" distR="0" wp14:anchorId="5082A457" wp14:editId="009624F1">
            <wp:extent cx="5731510" cy="309245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3092450"/>
                    </a:xfrm>
                    <a:prstGeom prst="rect">
                      <a:avLst/>
                    </a:prstGeom>
                  </pic:spPr>
                </pic:pic>
              </a:graphicData>
            </a:graphic>
          </wp:inline>
        </w:drawing>
      </w:r>
    </w:p>
    <w:p w14:paraId="1761221B" w14:textId="3E1E68E2" w:rsidR="00AB5690" w:rsidRPr="004604FE" w:rsidRDefault="00665E10" w:rsidP="00665E10">
      <w:pPr>
        <w:pStyle w:val="Caption"/>
      </w:pPr>
      <w:bookmarkStart w:id="77" w:name="_Toc123844222"/>
      <w:r>
        <w:t>Figure 4.1</w:t>
      </w:r>
      <w:r w:rsidR="007B7E1A">
        <w:t>7</w:t>
      </w:r>
      <w:r>
        <w:t>: Realtime database data and paths</w:t>
      </w:r>
      <w:bookmarkEnd w:id="77"/>
    </w:p>
    <w:p w14:paraId="231A2011" w14:textId="1B13E69A" w:rsidR="00AE3537" w:rsidRDefault="00AE3537" w:rsidP="00AE3537">
      <w:pPr>
        <w:pStyle w:val="Heading3"/>
      </w:pPr>
      <w:bookmarkStart w:id="78" w:name="_Toc124247754"/>
      <w:r>
        <w:t>4.3.3: Website</w:t>
      </w:r>
      <w:bookmarkEnd w:id="78"/>
    </w:p>
    <w:p w14:paraId="65826C80" w14:textId="1D74390E" w:rsidR="001D7A0D" w:rsidRDefault="001D7A0D" w:rsidP="001D7A0D">
      <w:r>
        <w:t xml:space="preserve">A combination of HTML, CSS and </w:t>
      </w:r>
      <w:r w:rsidR="00101BE2">
        <w:t>JavaScript</w:t>
      </w:r>
      <w:r>
        <w:t xml:space="preserve"> </w:t>
      </w:r>
      <w:proofErr w:type="gramStart"/>
      <w:r>
        <w:t>was used</w:t>
      </w:r>
      <w:proofErr w:type="gramEnd"/>
      <w:r>
        <w:t xml:space="preserve"> to make the</w:t>
      </w:r>
      <w:r w:rsidR="00101BE2">
        <w:t xml:space="preserve"> website that was used to monitor the bins. The IDE that </w:t>
      </w:r>
      <w:proofErr w:type="gramStart"/>
      <w:r w:rsidR="00101BE2">
        <w:t>was used</w:t>
      </w:r>
      <w:proofErr w:type="gramEnd"/>
      <w:r w:rsidR="00101BE2">
        <w:t xml:space="preserve"> to write the code was Visual studio which also provided me the tools required to remotely deplo</w:t>
      </w:r>
      <w:r w:rsidR="004A18B2">
        <w:t>y my website to firebase. The landing page showed the bi</w:t>
      </w:r>
      <w:r w:rsidR="00D63906">
        <w:t>n information</w:t>
      </w:r>
      <w:r w:rsidR="00A85472">
        <w:t xml:space="preserve"> and an ac</w:t>
      </w:r>
      <w:r w:rsidR="00432A63">
        <w:t>tion button for the bin</w:t>
      </w:r>
      <w:r w:rsidR="00ED3058">
        <w:t>s once the bin is full.</w:t>
      </w:r>
    </w:p>
    <w:p w14:paraId="0EBD9592" w14:textId="5D25F96C" w:rsidR="008A602E" w:rsidRDefault="008A602E" w:rsidP="001D7A0D">
      <w:r w:rsidRPr="008A602E">
        <w:rPr>
          <w:noProof/>
        </w:rPr>
        <w:drawing>
          <wp:inline distT="0" distB="0" distL="0" distR="0" wp14:anchorId="0A66F39E" wp14:editId="4263E028">
            <wp:extent cx="5731510" cy="2751455"/>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2751455"/>
                    </a:xfrm>
                    <a:prstGeom prst="rect">
                      <a:avLst/>
                    </a:prstGeom>
                  </pic:spPr>
                </pic:pic>
              </a:graphicData>
            </a:graphic>
          </wp:inline>
        </w:drawing>
      </w:r>
    </w:p>
    <w:p w14:paraId="14DE9A53" w14:textId="3B376F82" w:rsidR="00665E10" w:rsidRDefault="00665E10" w:rsidP="00665E10">
      <w:pPr>
        <w:pStyle w:val="Caption"/>
      </w:pPr>
      <w:bookmarkStart w:id="79" w:name="_Toc123844223"/>
      <w:r>
        <w:t>Figure 4.1</w:t>
      </w:r>
      <w:r w:rsidR="007B7E1A">
        <w:t>8</w:t>
      </w:r>
      <w:r>
        <w:t>: Website landing page</w:t>
      </w:r>
      <w:bookmarkEnd w:id="79"/>
    </w:p>
    <w:p w14:paraId="7CC358B1" w14:textId="2A81A62E" w:rsidR="00576ED6" w:rsidRDefault="00AA2D86" w:rsidP="001D7A0D">
      <w:r>
        <w:lastRenderedPageBreak/>
        <w:t xml:space="preserve">Once the bin was full, it led to a page that showed the location and the Bin ID which will </w:t>
      </w:r>
      <w:proofErr w:type="gramStart"/>
      <w:r>
        <w:t>be shown</w:t>
      </w:r>
      <w:proofErr w:type="gramEnd"/>
      <w:r>
        <w:t xml:space="preserve"> in more detail n chapter 5. The </w:t>
      </w:r>
      <w:r w:rsidR="0020031B">
        <w:t>following JavaScript</w:t>
      </w:r>
      <w:r w:rsidR="00576ED6">
        <w:t xml:space="preserve"> </w:t>
      </w:r>
      <w:r>
        <w:t xml:space="preserve">code </w:t>
      </w:r>
      <w:proofErr w:type="gramStart"/>
      <w:r>
        <w:t>was used</w:t>
      </w:r>
      <w:proofErr w:type="gramEnd"/>
      <w:r>
        <w:t xml:space="preserve"> to extract the data from</w:t>
      </w:r>
      <w:r w:rsidR="00576ED6">
        <w:t xml:space="preserve"> firebase to the </w:t>
      </w:r>
      <w:r w:rsidR="0020031B">
        <w:t>website.</w:t>
      </w:r>
    </w:p>
    <w:p w14:paraId="632CAE77" w14:textId="1664AC73" w:rsidR="00A578D3" w:rsidRDefault="00A578D3" w:rsidP="001D7A0D">
      <w:r w:rsidRPr="00A578D3">
        <w:rPr>
          <w:noProof/>
        </w:rPr>
        <w:drawing>
          <wp:inline distT="0" distB="0" distL="0" distR="0" wp14:anchorId="0B76286D" wp14:editId="43103797">
            <wp:extent cx="5731510" cy="240411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2404110"/>
                    </a:xfrm>
                    <a:prstGeom prst="rect">
                      <a:avLst/>
                    </a:prstGeom>
                  </pic:spPr>
                </pic:pic>
              </a:graphicData>
            </a:graphic>
          </wp:inline>
        </w:drawing>
      </w:r>
    </w:p>
    <w:p w14:paraId="2F3886FB" w14:textId="7D5B9790" w:rsidR="00665E10" w:rsidRDefault="00665E10" w:rsidP="003A1954">
      <w:pPr>
        <w:pStyle w:val="Caption"/>
      </w:pPr>
      <w:bookmarkStart w:id="80" w:name="_Toc123844224"/>
      <w:r>
        <w:t>Figure 4.1</w:t>
      </w:r>
      <w:r w:rsidR="007B7E1A">
        <w:t>9</w:t>
      </w:r>
      <w:r>
        <w:t xml:space="preserve">: </w:t>
      </w:r>
      <w:r w:rsidR="003A1954">
        <w:t>JavaScript Firebase connection</w:t>
      </w:r>
      <w:bookmarkEnd w:id="80"/>
    </w:p>
    <w:p w14:paraId="29EBCB83" w14:textId="77777777" w:rsidR="00A578D3" w:rsidRDefault="00A578D3" w:rsidP="001D7A0D"/>
    <w:p w14:paraId="790CC356" w14:textId="77777777" w:rsidR="008F7497" w:rsidRDefault="008F7497" w:rsidP="001D7A0D"/>
    <w:p w14:paraId="2460BBC1" w14:textId="672475AD" w:rsidR="00AA2D86" w:rsidRDefault="00AA2D86" w:rsidP="001D7A0D">
      <w:r>
        <w:t xml:space="preserve"> </w:t>
      </w:r>
    </w:p>
    <w:p w14:paraId="1B107BC3" w14:textId="77777777" w:rsidR="00D63906" w:rsidRPr="001D7A0D" w:rsidRDefault="00D63906" w:rsidP="001D7A0D"/>
    <w:p w14:paraId="14431644" w14:textId="40121A38" w:rsidR="006A1EC6" w:rsidRDefault="006A1EC6" w:rsidP="005662B0">
      <w:pPr>
        <w:pStyle w:val="Heading2"/>
      </w:pPr>
      <w:bookmarkStart w:id="81" w:name="_Toc124247755"/>
      <w:r>
        <w:t>4.4.:</w:t>
      </w:r>
      <w:r w:rsidR="005662B0">
        <w:t xml:space="preserve"> Hardware Implementation</w:t>
      </w:r>
      <w:bookmarkEnd w:id="81"/>
    </w:p>
    <w:p w14:paraId="1184B415" w14:textId="5EFB1287" w:rsidR="00707910" w:rsidRDefault="00EB0C89" w:rsidP="00765310">
      <w:pPr>
        <w:pStyle w:val="Heading3"/>
      </w:pPr>
      <w:bookmarkStart w:id="82" w:name="_Toc124247756"/>
      <w:r>
        <w:t xml:space="preserve">4.4.1: </w:t>
      </w:r>
      <w:r w:rsidR="00765310">
        <w:t>Dustbin Prototype</w:t>
      </w:r>
      <w:bookmarkEnd w:id="82"/>
    </w:p>
    <w:p w14:paraId="6102A5C6" w14:textId="3D4A5203" w:rsidR="006E288A" w:rsidRPr="006E288A" w:rsidRDefault="006E288A" w:rsidP="006E288A">
      <w:r>
        <w:t xml:space="preserve">I used an ultrasonic sensor in conjunction with a Node MCU board which </w:t>
      </w:r>
      <w:proofErr w:type="gramStart"/>
      <w:r>
        <w:t>acted as</w:t>
      </w:r>
      <w:proofErr w:type="gramEnd"/>
      <w:r>
        <w:t xml:space="preserve"> both my microcontroller and </w:t>
      </w:r>
      <w:r w:rsidR="0020031B">
        <w:t>Wi-Fi</w:t>
      </w:r>
      <w:r>
        <w:t xml:space="preserve"> module. T</w:t>
      </w:r>
      <w:r w:rsidR="005573D4">
        <w:t xml:space="preserve">he images below show the connection between the </w:t>
      </w:r>
      <w:r w:rsidR="0065587F">
        <w:t xml:space="preserve">NodeMCU and the ultrasonic </w:t>
      </w:r>
      <w:r w:rsidR="0020031B">
        <w:t>sensor.</w:t>
      </w:r>
    </w:p>
    <w:p w14:paraId="44846280" w14:textId="37976922" w:rsidR="004246F5" w:rsidRDefault="00F97626" w:rsidP="004246F5">
      <w:r w:rsidRPr="00F97626">
        <w:rPr>
          <w:noProof/>
        </w:rPr>
        <w:lastRenderedPageBreak/>
        <w:drawing>
          <wp:inline distT="0" distB="0" distL="0" distR="0" wp14:anchorId="699E58E0" wp14:editId="6008B0B0">
            <wp:extent cx="5731510" cy="3573145"/>
            <wp:effectExtent l="0" t="0" r="254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3573145"/>
                    </a:xfrm>
                    <a:prstGeom prst="rect">
                      <a:avLst/>
                    </a:prstGeom>
                  </pic:spPr>
                </pic:pic>
              </a:graphicData>
            </a:graphic>
          </wp:inline>
        </w:drawing>
      </w:r>
    </w:p>
    <w:p w14:paraId="46A910F9" w14:textId="1A313A90" w:rsidR="003A1954" w:rsidRDefault="003A1954" w:rsidP="007845D8">
      <w:pPr>
        <w:pStyle w:val="Caption"/>
      </w:pPr>
      <w:bookmarkStart w:id="83" w:name="_Toc123844225"/>
      <w:r>
        <w:t>Figure</w:t>
      </w:r>
      <w:r w:rsidR="00321DC4">
        <w:t xml:space="preserve"> 4.</w:t>
      </w:r>
      <w:r w:rsidR="007B7E1A">
        <w:t>20</w:t>
      </w:r>
      <w:r w:rsidR="00321DC4">
        <w:t>: Schematic diagram</w:t>
      </w:r>
      <w:bookmarkEnd w:id="83"/>
    </w:p>
    <w:p w14:paraId="7C8D9239" w14:textId="3FC3EC87" w:rsidR="0065587F" w:rsidRDefault="0065587F" w:rsidP="004246F5">
      <w:r>
        <w:t xml:space="preserve">The table below shows how we mapped the ultrasonic pins to the Node MCU </w:t>
      </w:r>
      <w:r w:rsidR="0020031B">
        <w:t>board.</w:t>
      </w:r>
    </w:p>
    <w:tbl>
      <w:tblPr>
        <w:tblStyle w:val="TableGrid"/>
        <w:tblW w:w="0" w:type="auto"/>
        <w:tblLook w:val="04A0" w:firstRow="1" w:lastRow="0" w:firstColumn="1" w:lastColumn="0" w:noHBand="0" w:noVBand="1"/>
      </w:tblPr>
      <w:tblGrid>
        <w:gridCol w:w="4957"/>
        <w:gridCol w:w="4059"/>
      </w:tblGrid>
      <w:tr w:rsidR="00366368" w14:paraId="1642E4B1" w14:textId="77777777" w:rsidTr="00F91B81">
        <w:tc>
          <w:tcPr>
            <w:tcW w:w="4957" w:type="dxa"/>
          </w:tcPr>
          <w:p w14:paraId="03644F1B" w14:textId="5573DDED" w:rsidR="00366368" w:rsidRPr="00366368" w:rsidRDefault="00366368" w:rsidP="004246F5">
            <w:pPr>
              <w:rPr>
                <w:b/>
                <w:bCs/>
              </w:rPr>
            </w:pPr>
            <w:r w:rsidRPr="00366368">
              <w:rPr>
                <w:b/>
                <w:bCs/>
              </w:rPr>
              <w:t>HC-SR04 ULTRASONIC SENSOR</w:t>
            </w:r>
            <w:r w:rsidR="00F91B81">
              <w:rPr>
                <w:b/>
                <w:bCs/>
              </w:rPr>
              <w:t xml:space="preserve"> PINOUT</w:t>
            </w:r>
          </w:p>
        </w:tc>
        <w:tc>
          <w:tcPr>
            <w:tcW w:w="4059" w:type="dxa"/>
          </w:tcPr>
          <w:p w14:paraId="3A3B76A1" w14:textId="11486FD0" w:rsidR="00366368" w:rsidRPr="00366368" w:rsidRDefault="00366368" w:rsidP="004246F5">
            <w:pPr>
              <w:rPr>
                <w:b/>
                <w:bCs/>
              </w:rPr>
            </w:pPr>
            <w:r w:rsidRPr="00366368">
              <w:rPr>
                <w:b/>
                <w:bCs/>
              </w:rPr>
              <w:t>NODEMCU PINOUT</w:t>
            </w:r>
          </w:p>
        </w:tc>
      </w:tr>
      <w:tr w:rsidR="00366368" w14:paraId="5BE8C6B2" w14:textId="77777777" w:rsidTr="00F91B81">
        <w:tc>
          <w:tcPr>
            <w:tcW w:w="4957" w:type="dxa"/>
          </w:tcPr>
          <w:p w14:paraId="1F4C2ADA" w14:textId="1550FFAF" w:rsidR="00366368" w:rsidRDefault="00366368" w:rsidP="004246F5">
            <w:r>
              <w:t>VCC</w:t>
            </w:r>
          </w:p>
        </w:tc>
        <w:tc>
          <w:tcPr>
            <w:tcW w:w="4059" w:type="dxa"/>
          </w:tcPr>
          <w:p w14:paraId="4814AAC9" w14:textId="3D1902DD" w:rsidR="00366368" w:rsidRDefault="00366368" w:rsidP="004246F5">
            <w:r>
              <w:t>VIN</w:t>
            </w:r>
          </w:p>
        </w:tc>
      </w:tr>
      <w:tr w:rsidR="00366368" w14:paraId="502241EF" w14:textId="77777777" w:rsidTr="00F91B81">
        <w:tc>
          <w:tcPr>
            <w:tcW w:w="4957" w:type="dxa"/>
          </w:tcPr>
          <w:p w14:paraId="0C1B872A" w14:textId="252C05D1" w:rsidR="00366368" w:rsidRDefault="00366368" w:rsidP="004246F5">
            <w:r>
              <w:t>GND</w:t>
            </w:r>
          </w:p>
        </w:tc>
        <w:tc>
          <w:tcPr>
            <w:tcW w:w="4059" w:type="dxa"/>
          </w:tcPr>
          <w:p w14:paraId="171D0A56" w14:textId="3242584C" w:rsidR="00366368" w:rsidRDefault="00366368" w:rsidP="004246F5">
            <w:r>
              <w:t>GND</w:t>
            </w:r>
          </w:p>
        </w:tc>
      </w:tr>
      <w:tr w:rsidR="00366368" w14:paraId="187AA023" w14:textId="77777777" w:rsidTr="00F91B81">
        <w:tc>
          <w:tcPr>
            <w:tcW w:w="4957" w:type="dxa"/>
          </w:tcPr>
          <w:p w14:paraId="4D484C9C" w14:textId="0AA45379" w:rsidR="00366368" w:rsidRDefault="00366368" w:rsidP="004246F5">
            <w:r>
              <w:t>Echo</w:t>
            </w:r>
          </w:p>
        </w:tc>
        <w:tc>
          <w:tcPr>
            <w:tcW w:w="4059" w:type="dxa"/>
          </w:tcPr>
          <w:p w14:paraId="69AFCDE4" w14:textId="0AAF13F3" w:rsidR="00366368" w:rsidRDefault="00366368" w:rsidP="004246F5">
            <w:r>
              <w:t>D</w:t>
            </w:r>
            <w:r w:rsidR="002F29C1">
              <w:t>5</w:t>
            </w:r>
          </w:p>
        </w:tc>
      </w:tr>
      <w:tr w:rsidR="00366368" w14:paraId="07D06537" w14:textId="77777777" w:rsidTr="00F91B81">
        <w:tc>
          <w:tcPr>
            <w:tcW w:w="4957" w:type="dxa"/>
          </w:tcPr>
          <w:p w14:paraId="335E1F4E" w14:textId="41B85058" w:rsidR="00366368" w:rsidRDefault="00366368" w:rsidP="004246F5">
            <w:r>
              <w:t>Trigger</w:t>
            </w:r>
          </w:p>
        </w:tc>
        <w:tc>
          <w:tcPr>
            <w:tcW w:w="4059" w:type="dxa"/>
          </w:tcPr>
          <w:p w14:paraId="3CE3BCD7" w14:textId="181F8E0A" w:rsidR="00366368" w:rsidRDefault="002F29C1" w:rsidP="004246F5">
            <w:r>
              <w:t>D6</w:t>
            </w:r>
          </w:p>
        </w:tc>
      </w:tr>
    </w:tbl>
    <w:p w14:paraId="4ADBA068" w14:textId="58FE8325" w:rsidR="0065587F" w:rsidRPr="004246F5" w:rsidRDefault="002F29C1" w:rsidP="004246F5">
      <w:r>
        <w:t xml:space="preserve">The setup </w:t>
      </w:r>
      <w:proofErr w:type="gramStart"/>
      <w:r>
        <w:t>was then taped</w:t>
      </w:r>
      <w:proofErr w:type="gramEnd"/>
      <w:r>
        <w:t xml:space="preserve"> to a mockup dustbin that is shown below.</w:t>
      </w:r>
    </w:p>
    <w:p w14:paraId="606AE594" w14:textId="77777777" w:rsidR="003F5CD4" w:rsidRDefault="003F5CD4" w:rsidP="00492A4C">
      <w:pPr>
        <w:rPr>
          <w:noProof/>
        </w:rPr>
      </w:pPr>
    </w:p>
    <w:p w14:paraId="7973AF3B" w14:textId="7FA6538F" w:rsidR="00492A4C" w:rsidRDefault="00FF445E" w:rsidP="00492A4C">
      <w:r>
        <w:rPr>
          <w:noProof/>
        </w:rPr>
        <w:lastRenderedPageBreak/>
        <w:drawing>
          <wp:inline distT="0" distB="0" distL="0" distR="0" wp14:anchorId="124549D5" wp14:editId="49C8BC4A">
            <wp:extent cx="4373880" cy="6009666"/>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42" cstate="print">
                      <a:extLst>
                        <a:ext uri="{28A0092B-C50C-407E-A947-70E740481C1C}">
                          <a14:useLocalDpi xmlns:a14="http://schemas.microsoft.com/office/drawing/2010/main" val="0"/>
                        </a:ext>
                      </a:extLst>
                    </a:blip>
                    <a:srcRect l="14477" t="21349" r="9197"/>
                    <a:stretch/>
                  </pic:blipFill>
                  <pic:spPr bwMode="auto">
                    <a:xfrm>
                      <a:off x="0" y="0"/>
                      <a:ext cx="4374633" cy="6010701"/>
                    </a:xfrm>
                    <a:prstGeom prst="rect">
                      <a:avLst/>
                    </a:prstGeom>
                    <a:ln>
                      <a:noFill/>
                    </a:ln>
                    <a:extLst>
                      <a:ext uri="{53640926-AAD7-44D8-BBD7-CCE9431645EC}">
                        <a14:shadowObscured xmlns:a14="http://schemas.microsoft.com/office/drawing/2010/main"/>
                      </a:ext>
                    </a:extLst>
                  </pic:spPr>
                </pic:pic>
              </a:graphicData>
            </a:graphic>
          </wp:inline>
        </w:drawing>
      </w:r>
    </w:p>
    <w:p w14:paraId="2AE084BE" w14:textId="3E7B8B35" w:rsidR="007845D8" w:rsidRDefault="007845D8" w:rsidP="007845D8">
      <w:pPr>
        <w:pStyle w:val="Caption"/>
      </w:pPr>
      <w:bookmarkStart w:id="84" w:name="_Toc123844226"/>
      <w:r>
        <w:t>Figure 4.2</w:t>
      </w:r>
      <w:r w:rsidR="007B7E1A">
        <w:t>1</w:t>
      </w:r>
      <w:r>
        <w:t>: Prototype connection to the top of the mock dustbin</w:t>
      </w:r>
      <w:bookmarkEnd w:id="84"/>
    </w:p>
    <w:p w14:paraId="5982AAF0" w14:textId="7AEC81DC" w:rsidR="007D0639" w:rsidRDefault="004551CC" w:rsidP="00492A4C">
      <w:r>
        <w:rPr>
          <w:noProof/>
        </w:rPr>
        <w:lastRenderedPageBreak/>
        <w:drawing>
          <wp:inline distT="0" distB="0" distL="0" distR="0" wp14:anchorId="4EF6F52E" wp14:editId="2CAFED15">
            <wp:extent cx="5731510" cy="4298950"/>
            <wp:effectExtent l="0" t="0" r="254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5E3EDDF7" w14:textId="7FAA600B" w:rsidR="007845D8" w:rsidRDefault="007845D8" w:rsidP="007845D8">
      <w:pPr>
        <w:pStyle w:val="Caption"/>
      </w:pPr>
      <w:bookmarkStart w:id="85" w:name="_Toc123844227"/>
      <w:r>
        <w:t>Figure 4.2</w:t>
      </w:r>
      <w:r w:rsidR="007B7E1A">
        <w:t>2</w:t>
      </w:r>
      <w:r>
        <w:t>: Mock dustbin</w:t>
      </w:r>
      <w:bookmarkEnd w:id="85"/>
    </w:p>
    <w:p w14:paraId="2DB38016" w14:textId="543E60A5" w:rsidR="00B86502" w:rsidRDefault="007D0639" w:rsidP="00B86502">
      <w:pPr>
        <w:pStyle w:val="Heading1"/>
      </w:pPr>
      <w:r>
        <w:br w:type="column"/>
      </w:r>
      <w:bookmarkStart w:id="86" w:name="_Toc124247757"/>
      <w:r>
        <w:lastRenderedPageBreak/>
        <w:t>CHAPTER 5:</w:t>
      </w:r>
      <w:r w:rsidR="00B86502">
        <w:t xml:space="preserve"> TESTING, RESULTS AND DISCUSSION</w:t>
      </w:r>
      <w:bookmarkEnd w:id="86"/>
    </w:p>
    <w:p w14:paraId="780E7AF8" w14:textId="76A8168B" w:rsidR="00B86502" w:rsidRDefault="006E4F14" w:rsidP="003850E2">
      <w:pPr>
        <w:pStyle w:val="Heading2"/>
      </w:pPr>
      <w:bookmarkStart w:id="87" w:name="_Toc124247758"/>
      <w:r>
        <w:t>5.1: Introduction</w:t>
      </w:r>
      <w:bookmarkEnd w:id="87"/>
    </w:p>
    <w:p w14:paraId="2975D53F" w14:textId="3FF4975A" w:rsidR="00DD55E2" w:rsidRPr="00DD55E2" w:rsidRDefault="001E2BFA" w:rsidP="00DD55E2">
      <w:r>
        <w:rPr>
          <w:rStyle w:val="fontstyle01"/>
          <w:rFonts w:eastAsiaTheme="minorHAnsi"/>
        </w:rPr>
        <w:t xml:space="preserve">This chapter is an evaluation of results obtained from the prototype. The results </w:t>
      </w:r>
      <w:proofErr w:type="gramStart"/>
      <w:r>
        <w:rPr>
          <w:rStyle w:val="fontstyle01"/>
          <w:rFonts w:eastAsiaTheme="minorHAnsi"/>
        </w:rPr>
        <w:t>are displayed</w:t>
      </w:r>
      <w:proofErr w:type="gramEnd"/>
      <w:r>
        <w:rPr>
          <w:rStyle w:val="fontstyle01"/>
          <w:rFonts w:eastAsiaTheme="minorHAnsi"/>
        </w:rPr>
        <w:t xml:space="preserve"> on Arduino’s serial monitor and the web application.</w:t>
      </w:r>
    </w:p>
    <w:p w14:paraId="31762A2A" w14:textId="1633864A" w:rsidR="006E4F14" w:rsidRDefault="006E4F14" w:rsidP="003850E2">
      <w:pPr>
        <w:pStyle w:val="Heading2"/>
      </w:pPr>
      <w:bookmarkStart w:id="88" w:name="_Toc124247759"/>
      <w:r>
        <w:t xml:space="preserve">5.2: </w:t>
      </w:r>
      <w:r w:rsidR="003850E2">
        <w:t>Testing</w:t>
      </w:r>
      <w:bookmarkEnd w:id="88"/>
    </w:p>
    <w:p w14:paraId="51B37523" w14:textId="255F2F83" w:rsidR="00DD55E2" w:rsidRDefault="00DD55E2" w:rsidP="00DD55E2">
      <w:pPr>
        <w:pStyle w:val="Heading3"/>
      </w:pPr>
      <w:bookmarkStart w:id="89" w:name="_Toc124247760"/>
      <w:r>
        <w:t>5.2.1: NodeMCU connection</w:t>
      </w:r>
      <w:bookmarkEnd w:id="89"/>
    </w:p>
    <w:p w14:paraId="4FAE89EF" w14:textId="55FB2669" w:rsidR="001E2BFA" w:rsidRDefault="00A420B0" w:rsidP="001E2BFA">
      <w:r>
        <w:t xml:space="preserve">The dustbin </w:t>
      </w:r>
      <w:proofErr w:type="gramStart"/>
      <w:r>
        <w:t>was connected</w:t>
      </w:r>
      <w:proofErr w:type="gramEnd"/>
      <w:r>
        <w:t xml:space="preserve"> to the power and had to establish the connection to the internet </w:t>
      </w:r>
      <w:r w:rsidR="00381251">
        <w:t xml:space="preserve">by using a router. My phone </w:t>
      </w:r>
      <w:proofErr w:type="gramStart"/>
      <w:r w:rsidR="00381251">
        <w:t>was used</w:t>
      </w:r>
      <w:proofErr w:type="gramEnd"/>
      <w:r w:rsidR="00381251">
        <w:t xml:space="preserve"> as a hotspot and the router. Once the connection </w:t>
      </w:r>
      <w:proofErr w:type="gramStart"/>
      <w:r w:rsidR="00381251">
        <w:t>was established</w:t>
      </w:r>
      <w:proofErr w:type="gramEnd"/>
      <w:r w:rsidR="00381251">
        <w:t xml:space="preserve"> the </w:t>
      </w:r>
      <w:r w:rsidR="00EF0D67">
        <w:t>IP address was printed out in</w:t>
      </w:r>
      <w:r w:rsidR="00F90FBB">
        <w:t xml:space="preserve"> the serial monitor. The bin height </w:t>
      </w:r>
      <w:proofErr w:type="gramStart"/>
      <w:r w:rsidR="00F90FBB">
        <w:t>wa</w:t>
      </w:r>
      <w:r w:rsidR="00DB7654">
        <w:t>s measured</w:t>
      </w:r>
      <w:proofErr w:type="gramEnd"/>
      <w:r w:rsidR="00DB7654">
        <w:t xml:space="preserve"> using the ultrasonic sensor and sent to firebase and the </w:t>
      </w:r>
      <w:r w:rsidR="0020031B">
        <w:t>path used</w:t>
      </w:r>
      <w:r w:rsidR="00DB7654">
        <w:t xml:space="preserve"> in the database was also printed out together with the measurements obtained from the ultrasonic sensor. The bin location and the </w:t>
      </w:r>
      <w:r w:rsidR="00FA0861">
        <w:t xml:space="preserve">Bin Id </w:t>
      </w:r>
      <w:proofErr w:type="gramStart"/>
      <w:r w:rsidR="00FA0861">
        <w:t xml:space="preserve">was also </w:t>
      </w:r>
      <w:r w:rsidR="0020031B">
        <w:t>sent</w:t>
      </w:r>
      <w:proofErr w:type="gramEnd"/>
      <w:r w:rsidR="0020031B">
        <w:t>,</w:t>
      </w:r>
      <w:r w:rsidR="00FA0861">
        <w:t xml:space="preserve"> and the path was also printed out</w:t>
      </w:r>
      <w:r w:rsidR="001463E7">
        <w:t xml:space="preserve"> in the serial monitor.</w:t>
      </w:r>
    </w:p>
    <w:p w14:paraId="092858B4" w14:textId="593E4D0A" w:rsidR="00095F6F" w:rsidRDefault="00095F6F" w:rsidP="001E2BFA">
      <w:r w:rsidRPr="00095F6F">
        <w:rPr>
          <w:noProof/>
        </w:rPr>
        <w:drawing>
          <wp:inline distT="0" distB="0" distL="0" distR="0" wp14:anchorId="4F07506A" wp14:editId="66A4C11B">
            <wp:extent cx="4677428" cy="2848373"/>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677428" cy="2848373"/>
                    </a:xfrm>
                    <a:prstGeom prst="rect">
                      <a:avLst/>
                    </a:prstGeom>
                  </pic:spPr>
                </pic:pic>
              </a:graphicData>
            </a:graphic>
          </wp:inline>
        </w:drawing>
      </w:r>
    </w:p>
    <w:p w14:paraId="461E6A99" w14:textId="7B788714" w:rsidR="007845D8" w:rsidRDefault="007845D8" w:rsidP="007845D8">
      <w:pPr>
        <w:pStyle w:val="Caption"/>
      </w:pPr>
      <w:bookmarkStart w:id="90" w:name="_Toc123844228"/>
      <w:r>
        <w:t xml:space="preserve">Figure 5.1: Connection to Wi-Fi and data </w:t>
      </w:r>
      <w:bookmarkEnd w:id="90"/>
      <w:r w:rsidR="0020031B">
        <w:t>sending.</w:t>
      </w:r>
    </w:p>
    <w:p w14:paraId="5096105C" w14:textId="77777777" w:rsidR="00FA0861" w:rsidRPr="001E2BFA" w:rsidRDefault="00FA0861" w:rsidP="001E2BFA"/>
    <w:p w14:paraId="45D16AA3" w14:textId="32AFCAE1" w:rsidR="00DD55E2" w:rsidRDefault="00DD55E2" w:rsidP="00DD55E2">
      <w:pPr>
        <w:pStyle w:val="Heading3"/>
      </w:pPr>
      <w:bookmarkStart w:id="91" w:name="_Toc124247761"/>
      <w:r>
        <w:t>5.2.2: Firebase and Website functionality</w:t>
      </w:r>
      <w:bookmarkEnd w:id="91"/>
    </w:p>
    <w:p w14:paraId="1D06EFE9" w14:textId="6876E486" w:rsidR="001463E7" w:rsidRDefault="001463E7" w:rsidP="001463E7">
      <w:r>
        <w:t xml:space="preserve">Once the data </w:t>
      </w:r>
      <w:proofErr w:type="gramStart"/>
      <w:r>
        <w:t>was received</w:t>
      </w:r>
      <w:proofErr w:type="gramEnd"/>
      <w:r>
        <w:t xml:space="preserve">, it was displayed in the firebase database and the </w:t>
      </w:r>
      <w:r w:rsidR="00BE444A">
        <w:t xml:space="preserve">data was then extracted to the website. I used two types of events to simulate the functionality of the </w:t>
      </w:r>
      <w:r w:rsidR="0020031B">
        <w:t>bin.</w:t>
      </w:r>
    </w:p>
    <w:p w14:paraId="4738F0B8" w14:textId="5B99CF27" w:rsidR="00BE444A" w:rsidRDefault="00BE444A" w:rsidP="00BE444A">
      <w:pPr>
        <w:pStyle w:val="Heading4"/>
      </w:pPr>
      <w:r>
        <w:lastRenderedPageBreak/>
        <w:t>5.2.2.1: Empty dustbin event</w:t>
      </w:r>
    </w:p>
    <w:p w14:paraId="36ACFBB6" w14:textId="22659DE1" w:rsidR="006A5CBE" w:rsidRDefault="006A5CBE" w:rsidP="006A5CBE">
      <w:r>
        <w:t xml:space="preserve">When the dustbin was empty, the height measured in the </w:t>
      </w:r>
      <w:r w:rsidR="00B932D8">
        <w:t>bin on the database was 24 cm.</w:t>
      </w:r>
    </w:p>
    <w:p w14:paraId="2F668AFE" w14:textId="60393987" w:rsidR="00B932D8" w:rsidRDefault="009A7B0B" w:rsidP="006A5CBE">
      <w:r w:rsidRPr="009A7B0B">
        <w:rPr>
          <w:noProof/>
        </w:rPr>
        <w:drawing>
          <wp:inline distT="0" distB="0" distL="0" distR="0" wp14:anchorId="77AD58F8" wp14:editId="2C36A090">
            <wp:extent cx="5731510" cy="234315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2343150"/>
                    </a:xfrm>
                    <a:prstGeom prst="rect">
                      <a:avLst/>
                    </a:prstGeom>
                  </pic:spPr>
                </pic:pic>
              </a:graphicData>
            </a:graphic>
          </wp:inline>
        </w:drawing>
      </w:r>
    </w:p>
    <w:p w14:paraId="0E60DC18" w14:textId="07676607" w:rsidR="007845D8" w:rsidRDefault="007845D8" w:rsidP="007845D8">
      <w:pPr>
        <w:pStyle w:val="Caption"/>
      </w:pPr>
      <w:bookmarkStart w:id="92" w:name="_Toc123844229"/>
      <w:r>
        <w:t>Figure 5.2: Empty dustbin database levels</w:t>
      </w:r>
      <w:bookmarkEnd w:id="92"/>
    </w:p>
    <w:p w14:paraId="7CF22B16" w14:textId="6A937CDF" w:rsidR="009A7B0B" w:rsidRDefault="009A7B0B" w:rsidP="006A5CBE">
      <w:r>
        <w:t xml:space="preserve">This </w:t>
      </w:r>
      <w:proofErr w:type="gramStart"/>
      <w:r>
        <w:t>was shown</w:t>
      </w:r>
      <w:proofErr w:type="gramEnd"/>
      <w:r>
        <w:t xml:space="preserve"> on the website that the bin was </w:t>
      </w:r>
      <w:r w:rsidR="00CE2529">
        <w:t>empty</w:t>
      </w:r>
      <w:r>
        <w:t xml:space="preserve"> and therefore not ready for collection</w:t>
      </w:r>
      <w:r w:rsidR="00313432">
        <w:t xml:space="preserve">. Also, shown below is the Bin ID and location that </w:t>
      </w:r>
      <w:proofErr w:type="gramStart"/>
      <w:r w:rsidR="00313432">
        <w:t>was sent</w:t>
      </w:r>
      <w:proofErr w:type="gramEnd"/>
      <w:r w:rsidR="00313432">
        <w:t xml:space="preserve"> from the microcontroller </w:t>
      </w:r>
      <w:r w:rsidR="0020031B">
        <w:t>side.</w:t>
      </w:r>
    </w:p>
    <w:p w14:paraId="1726EC29" w14:textId="04059101" w:rsidR="006F1939" w:rsidRDefault="006F1939" w:rsidP="006A5CBE">
      <w:r w:rsidRPr="006F1939">
        <w:rPr>
          <w:noProof/>
        </w:rPr>
        <w:drawing>
          <wp:inline distT="0" distB="0" distL="0" distR="0" wp14:anchorId="3D06BE56" wp14:editId="22994415">
            <wp:extent cx="5731510" cy="2543175"/>
            <wp:effectExtent l="0" t="0" r="2540" b="9525"/>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6"/>
                    <a:stretch>
                      <a:fillRect/>
                    </a:stretch>
                  </pic:blipFill>
                  <pic:spPr>
                    <a:xfrm>
                      <a:off x="0" y="0"/>
                      <a:ext cx="5731510" cy="2543175"/>
                    </a:xfrm>
                    <a:prstGeom prst="rect">
                      <a:avLst/>
                    </a:prstGeom>
                  </pic:spPr>
                </pic:pic>
              </a:graphicData>
            </a:graphic>
          </wp:inline>
        </w:drawing>
      </w:r>
    </w:p>
    <w:p w14:paraId="64987BD3" w14:textId="7868F997" w:rsidR="007845D8" w:rsidRDefault="007845D8" w:rsidP="00E2622C">
      <w:pPr>
        <w:pStyle w:val="Caption"/>
      </w:pPr>
      <w:bookmarkStart w:id="93" w:name="_Toc123844230"/>
      <w:r>
        <w:t xml:space="preserve">Figure 5.3: Empty </w:t>
      </w:r>
      <w:r w:rsidR="00E2622C">
        <w:t>Dustbin monitoring on website</w:t>
      </w:r>
      <w:bookmarkEnd w:id="93"/>
    </w:p>
    <w:p w14:paraId="5B110E42" w14:textId="6FB163D1" w:rsidR="006F1939" w:rsidRDefault="00A078C6" w:rsidP="006A5CBE">
      <w:r>
        <w:t>As the bin fills, the website will reflect the various levels of fullness</w:t>
      </w:r>
      <w:r w:rsidR="008B7DA1">
        <w:t xml:space="preserve">, When the bin is below the halfway point, the bin </w:t>
      </w:r>
      <w:r w:rsidR="00E55F93">
        <w:t xml:space="preserve">waste level will reflect that the bin is not full. The bin level at the midpoint will reflect that the bin is half full and above it, it will reflect that the bin is </w:t>
      </w:r>
      <w:r w:rsidR="002536E4">
        <w:t xml:space="preserve">almost full. </w:t>
      </w:r>
      <w:proofErr w:type="gramStart"/>
      <w:r w:rsidR="002536E4">
        <w:t>This information can be used by collectors</w:t>
      </w:r>
      <w:proofErr w:type="gramEnd"/>
      <w:r w:rsidR="002536E4">
        <w:t xml:space="preserve"> to know which bins are almost full and also </w:t>
      </w:r>
      <w:r w:rsidR="002536E4">
        <w:lastRenderedPageBreak/>
        <w:t xml:space="preserve">helps in tracking down the time it takes to fill the bin and make proper decisions regarding the </w:t>
      </w:r>
      <w:r w:rsidR="0020031B">
        <w:t>bins.</w:t>
      </w:r>
    </w:p>
    <w:p w14:paraId="0F007883" w14:textId="49546DE3" w:rsidR="002536E4" w:rsidRDefault="0036578C" w:rsidP="006A5CBE">
      <w:r w:rsidRPr="0036578C">
        <w:rPr>
          <w:noProof/>
        </w:rPr>
        <w:drawing>
          <wp:inline distT="0" distB="0" distL="0" distR="0" wp14:anchorId="6A48691B" wp14:editId="247A3F30">
            <wp:extent cx="5731510" cy="2145030"/>
            <wp:effectExtent l="0" t="0" r="2540" b="762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47"/>
                    <a:stretch>
                      <a:fillRect/>
                    </a:stretch>
                  </pic:blipFill>
                  <pic:spPr>
                    <a:xfrm>
                      <a:off x="0" y="0"/>
                      <a:ext cx="5731510" cy="2145030"/>
                    </a:xfrm>
                    <a:prstGeom prst="rect">
                      <a:avLst/>
                    </a:prstGeom>
                  </pic:spPr>
                </pic:pic>
              </a:graphicData>
            </a:graphic>
          </wp:inline>
        </w:drawing>
      </w:r>
    </w:p>
    <w:p w14:paraId="47086F5D" w14:textId="60051992" w:rsidR="00E2622C" w:rsidRDefault="00E2622C" w:rsidP="00E2622C">
      <w:pPr>
        <w:pStyle w:val="Caption"/>
      </w:pPr>
      <w:bookmarkStart w:id="94" w:name="_Toc123844231"/>
      <w:r>
        <w:t>Figure 5.4: Dustbin level below midpoint output on website</w:t>
      </w:r>
      <w:bookmarkEnd w:id="94"/>
    </w:p>
    <w:p w14:paraId="4AC02DAE" w14:textId="4271AC63" w:rsidR="0036578C" w:rsidRDefault="008D2EC8" w:rsidP="006A5CBE">
      <w:r w:rsidRPr="008D2EC8">
        <w:rPr>
          <w:noProof/>
        </w:rPr>
        <w:drawing>
          <wp:inline distT="0" distB="0" distL="0" distR="0" wp14:anchorId="08974494" wp14:editId="2ECF983A">
            <wp:extent cx="5731510" cy="2193290"/>
            <wp:effectExtent l="0" t="0" r="2540" b="0"/>
            <wp:docPr id="45" name="Picture 4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pic:cNvPicPr/>
                  </pic:nvPicPr>
                  <pic:blipFill>
                    <a:blip r:embed="rId48"/>
                    <a:stretch>
                      <a:fillRect/>
                    </a:stretch>
                  </pic:blipFill>
                  <pic:spPr>
                    <a:xfrm>
                      <a:off x="0" y="0"/>
                      <a:ext cx="5731510" cy="2193290"/>
                    </a:xfrm>
                    <a:prstGeom prst="rect">
                      <a:avLst/>
                    </a:prstGeom>
                  </pic:spPr>
                </pic:pic>
              </a:graphicData>
            </a:graphic>
          </wp:inline>
        </w:drawing>
      </w:r>
    </w:p>
    <w:p w14:paraId="3ACAA1CF" w14:textId="70BF53C8" w:rsidR="00E2622C" w:rsidRDefault="00E2622C" w:rsidP="00E2622C">
      <w:pPr>
        <w:pStyle w:val="Caption"/>
      </w:pPr>
      <w:bookmarkStart w:id="95" w:name="_Toc123844232"/>
      <w:r>
        <w:t>Figure 5.5: Dustbin level at midpoint output on website</w:t>
      </w:r>
      <w:bookmarkEnd w:id="95"/>
    </w:p>
    <w:p w14:paraId="3B381AF9" w14:textId="76FE10CC" w:rsidR="000D7A88" w:rsidRDefault="000D7A88" w:rsidP="006A5CBE">
      <w:r w:rsidRPr="000D7A88">
        <w:rPr>
          <w:noProof/>
        </w:rPr>
        <w:drawing>
          <wp:inline distT="0" distB="0" distL="0" distR="0" wp14:anchorId="06BF4CC5" wp14:editId="02B64F83">
            <wp:extent cx="5731510" cy="2484755"/>
            <wp:effectExtent l="0" t="0" r="2540" b="0"/>
            <wp:docPr id="46" name="Picture 4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10;&#10;Description automatically generated"/>
                    <pic:cNvPicPr/>
                  </pic:nvPicPr>
                  <pic:blipFill>
                    <a:blip r:embed="rId49"/>
                    <a:stretch>
                      <a:fillRect/>
                    </a:stretch>
                  </pic:blipFill>
                  <pic:spPr>
                    <a:xfrm>
                      <a:off x="0" y="0"/>
                      <a:ext cx="5731510" cy="2484755"/>
                    </a:xfrm>
                    <a:prstGeom prst="rect">
                      <a:avLst/>
                    </a:prstGeom>
                  </pic:spPr>
                </pic:pic>
              </a:graphicData>
            </a:graphic>
          </wp:inline>
        </w:drawing>
      </w:r>
    </w:p>
    <w:p w14:paraId="5CC19866" w14:textId="237964F3" w:rsidR="00E2622C" w:rsidRDefault="00E2622C" w:rsidP="00E2622C">
      <w:pPr>
        <w:pStyle w:val="Caption"/>
      </w:pPr>
      <w:bookmarkStart w:id="96" w:name="_Toc123844233"/>
      <w:r>
        <w:lastRenderedPageBreak/>
        <w:t>Figure 5.6: Dustbin level above midpoint output on website</w:t>
      </w:r>
      <w:bookmarkEnd w:id="96"/>
    </w:p>
    <w:p w14:paraId="0BD746BE" w14:textId="77777777" w:rsidR="00E2622C" w:rsidRDefault="00E2622C" w:rsidP="006A5CBE"/>
    <w:p w14:paraId="18581089" w14:textId="507250F7" w:rsidR="00313432" w:rsidRPr="006A5CBE" w:rsidRDefault="00313432" w:rsidP="006A5CBE"/>
    <w:p w14:paraId="1AC74951" w14:textId="4FB4AF6D" w:rsidR="00BA020B" w:rsidRDefault="00BA020B" w:rsidP="00BA020B">
      <w:pPr>
        <w:pStyle w:val="Heading4"/>
      </w:pPr>
      <w:r>
        <w:t>5.2.2.2: Full dustbin event</w:t>
      </w:r>
    </w:p>
    <w:p w14:paraId="61BAC356" w14:textId="65CDDC38" w:rsidR="00467B55" w:rsidRDefault="00467B55" w:rsidP="00467B55">
      <w:r>
        <w:t xml:space="preserve">When the dustbin was full, the measured height of the bin could be a value between 0 to 10 </w:t>
      </w:r>
      <w:r w:rsidR="0020031B">
        <w:t>cm,</w:t>
      </w:r>
      <w:r>
        <w:t xml:space="preserve"> and this </w:t>
      </w:r>
      <w:proofErr w:type="gramStart"/>
      <w:r>
        <w:t>was shown</w:t>
      </w:r>
      <w:proofErr w:type="gramEnd"/>
      <w:r>
        <w:t xml:space="preserve"> in the database</w:t>
      </w:r>
      <w:r w:rsidR="00122FDA">
        <w:t>.</w:t>
      </w:r>
    </w:p>
    <w:p w14:paraId="175E2C9D" w14:textId="26D7B2E0" w:rsidR="00FE6BAB" w:rsidRDefault="00FE6BAB" w:rsidP="00467B55">
      <w:r w:rsidRPr="00FE6BAB">
        <w:rPr>
          <w:noProof/>
        </w:rPr>
        <w:drawing>
          <wp:inline distT="0" distB="0" distL="0" distR="0" wp14:anchorId="16B44A4C" wp14:editId="4C597C1C">
            <wp:extent cx="5731510" cy="2586990"/>
            <wp:effectExtent l="0" t="0" r="254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1510" cy="2586990"/>
                    </a:xfrm>
                    <a:prstGeom prst="rect">
                      <a:avLst/>
                    </a:prstGeom>
                  </pic:spPr>
                </pic:pic>
              </a:graphicData>
            </a:graphic>
          </wp:inline>
        </w:drawing>
      </w:r>
    </w:p>
    <w:p w14:paraId="3BF613B7" w14:textId="29102691" w:rsidR="00E2622C" w:rsidRDefault="00E2622C" w:rsidP="00E2622C">
      <w:pPr>
        <w:pStyle w:val="Caption"/>
      </w:pPr>
      <w:bookmarkStart w:id="97" w:name="_Toc123844234"/>
      <w:r>
        <w:t>Figure 5.</w:t>
      </w:r>
      <w:r w:rsidR="00EC18F6">
        <w:t>7</w:t>
      </w:r>
      <w:r>
        <w:t xml:space="preserve">: </w:t>
      </w:r>
      <w:r w:rsidR="00EC18F6">
        <w:t xml:space="preserve">Full </w:t>
      </w:r>
      <w:r>
        <w:t>dustbin database levels</w:t>
      </w:r>
      <w:bookmarkEnd w:id="97"/>
    </w:p>
    <w:p w14:paraId="7D67ED2F" w14:textId="238FC3FC" w:rsidR="00FE6BAB" w:rsidRDefault="00FE6BAB" w:rsidP="00467B55">
      <w:r>
        <w:t xml:space="preserve">The bin would also show that it was full and </w:t>
      </w:r>
      <w:proofErr w:type="gramStart"/>
      <w:r>
        <w:t>be displayed</w:t>
      </w:r>
      <w:proofErr w:type="gramEnd"/>
      <w:r>
        <w:t xml:space="preserve"> on the </w:t>
      </w:r>
      <w:r w:rsidR="0020031B">
        <w:t>website.</w:t>
      </w:r>
    </w:p>
    <w:p w14:paraId="0297BD3B" w14:textId="0322840A" w:rsidR="00FE6BAB" w:rsidRDefault="00203B01" w:rsidP="00467B55">
      <w:r w:rsidRPr="00203B01">
        <w:rPr>
          <w:noProof/>
        </w:rPr>
        <w:drawing>
          <wp:inline distT="0" distB="0" distL="0" distR="0" wp14:anchorId="324E9D6B" wp14:editId="7C226416">
            <wp:extent cx="5731510" cy="2398395"/>
            <wp:effectExtent l="0" t="0" r="2540" b="1905"/>
            <wp:docPr id="39" name="Picture 3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10;&#10;Description automatically generated"/>
                    <pic:cNvPicPr/>
                  </pic:nvPicPr>
                  <pic:blipFill>
                    <a:blip r:embed="rId51"/>
                    <a:stretch>
                      <a:fillRect/>
                    </a:stretch>
                  </pic:blipFill>
                  <pic:spPr>
                    <a:xfrm>
                      <a:off x="0" y="0"/>
                      <a:ext cx="5731510" cy="2398395"/>
                    </a:xfrm>
                    <a:prstGeom prst="rect">
                      <a:avLst/>
                    </a:prstGeom>
                  </pic:spPr>
                </pic:pic>
              </a:graphicData>
            </a:graphic>
          </wp:inline>
        </w:drawing>
      </w:r>
    </w:p>
    <w:p w14:paraId="78F747BB" w14:textId="6A048F59" w:rsidR="00E2622C" w:rsidRDefault="00E2622C" w:rsidP="00E2622C">
      <w:pPr>
        <w:pStyle w:val="Caption"/>
      </w:pPr>
      <w:bookmarkStart w:id="98" w:name="_Toc123844235"/>
      <w:r>
        <w:t>Figure 5.8: Dustbin level when full output on website</w:t>
      </w:r>
      <w:bookmarkEnd w:id="98"/>
    </w:p>
    <w:p w14:paraId="5E302B3A" w14:textId="77777777" w:rsidR="00E2622C" w:rsidRDefault="00E2622C" w:rsidP="00467B55"/>
    <w:p w14:paraId="526CEC4A" w14:textId="453F50B2" w:rsidR="00203B01" w:rsidRDefault="00203B01" w:rsidP="00467B55">
      <w:r>
        <w:t xml:space="preserve">When the collect action button </w:t>
      </w:r>
      <w:proofErr w:type="gramStart"/>
      <w:r>
        <w:t>was pressed</w:t>
      </w:r>
      <w:proofErr w:type="gramEnd"/>
      <w:r>
        <w:t>, it led to page that showed the Bin Id and a google maps location of the bin. The mock bin location was set to show just inside Strathmore University</w:t>
      </w:r>
    </w:p>
    <w:p w14:paraId="290795C1" w14:textId="6BA44118" w:rsidR="00203B01" w:rsidRDefault="00271D09" w:rsidP="00467B55">
      <w:r w:rsidRPr="00271D09">
        <w:rPr>
          <w:noProof/>
        </w:rPr>
        <w:drawing>
          <wp:inline distT="0" distB="0" distL="0" distR="0" wp14:anchorId="26E1C483" wp14:editId="0BFFF6B0">
            <wp:extent cx="5731510" cy="270510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2705100"/>
                    </a:xfrm>
                    <a:prstGeom prst="rect">
                      <a:avLst/>
                    </a:prstGeom>
                  </pic:spPr>
                </pic:pic>
              </a:graphicData>
            </a:graphic>
          </wp:inline>
        </w:drawing>
      </w:r>
    </w:p>
    <w:p w14:paraId="2C70DF48" w14:textId="0222F7F4" w:rsidR="00EC18F6" w:rsidRDefault="00EC18F6" w:rsidP="00EC18F6">
      <w:pPr>
        <w:pStyle w:val="Caption"/>
      </w:pPr>
      <w:bookmarkStart w:id="99" w:name="_Toc123844236"/>
      <w:r>
        <w:t xml:space="preserve">Figure 5.9: Alert when dustbin is full </w:t>
      </w:r>
      <w:r w:rsidR="00C92F17">
        <w:t xml:space="preserve">with the </w:t>
      </w:r>
      <w:r>
        <w:t xml:space="preserve">location </w:t>
      </w:r>
      <w:bookmarkEnd w:id="99"/>
      <w:r w:rsidR="0020031B">
        <w:t>details.</w:t>
      </w:r>
    </w:p>
    <w:p w14:paraId="7CB66ECA" w14:textId="71C3F052" w:rsidR="005E2C3A" w:rsidRPr="005E2C3A" w:rsidRDefault="005E2C3A" w:rsidP="005E2C3A">
      <w:pPr>
        <w:pStyle w:val="Heading2"/>
      </w:pPr>
      <w:bookmarkStart w:id="100" w:name="_Toc124247762"/>
      <w:r>
        <w:t>5.3: T</w:t>
      </w:r>
      <w:r w:rsidR="005E3C74">
        <w:t>est Cases</w:t>
      </w:r>
      <w:bookmarkEnd w:id="100"/>
    </w:p>
    <w:tbl>
      <w:tblPr>
        <w:tblStyle w:val="TableGrid"/>
        <w:tblW w:w="9077" w:type="dxa"/>
        <w:tblLook w:val="04A0" w:firstRow="1" w:lastRow="0" w:firstColumn="1" w:lastColumn="0" w:noHBand="0" w:noVBand="1"/>
      </w:tblPr>
      <w:tblGrid>
        <w:gridCol w:w="1838"/>
        <w:gridCol w:w="2471"/>
        <w:gridCol w:w="2514"/>
        <w:gridCol w:w="2254"/>
      </w:tblGrid>
      <w:tr w:rsidR="005E3C74" w14:paraId="22C81D5A" w14:textId="77777777" w:rsidTr="00197825">
        <w:trPr>
          <w:trHeight w:val="20"/>
        </w:trPr>
        <w:tc>
          <w:tcPr>
            <w:tcW w:w="1838" w:type="dxa"/>
          </w:tcPr>
          <w:p w14:paraId="798E23D6" w14:textId="46007ABF" w:rsidR="00894033" w:rsidRPr="00C92F17" w:rsidRDefault="005E3C74" w:rsidP="00C92F17">
            <w:pPr>
              <w:jc w:val="center"/>
              <w:rPr>
                <w:b/>
                <w:bCs/>
                <w:sz w:val="24"/>
                <w:szCs w:val="24"/>
              </w:rPr>
            </w:pPr>
            <w:r w:rsidRPr="00C92F17">
              <w:rPr>
                <w:b/>
                <w:bCs/>
                <w:sz w:val="24"/>
                <w:szCs w:val="24"/>
              </w:rPr>
              <w:t>Test</w:t>
            </w:r>
          </w:p>
        </w:tc>
        <w:tc>
          <w:tcPr>
            <w:tcW w:w="2471" w:type="dxa"/>
          </w:tcPr>
          <w:p w14:paraId="5D01C725" w14:textId="4950E8DA" w:rsidR="005E3C74" w:rsidRPr="00C92F17" w:rsidRDefault="005E3C74" w:rsidP="00C92F17">
            <w:pPr>
              <w:jc w:val="center"/>
              <w:rPr>
                <w:b/>
                <w:bCs/>
                <w:sz w:val="24"/>
                <w:szCs w:val="24"/>
              </w:rPr>
            </w:pPr>
            <w:r w:rsidRPr="00C92F17">
              <w:rPr>
                <w:b/>
                <w:bCs/>
                <w:sz w:val="24"/>
                <w:szCs w:val="24"/>
              </w:rPr>
              <w:t>Steps</w:t>
            </w:r>
          </w:p>
        </w:tc>
        <w:tc>
          <w:tcPr>
            <w:tcW w:w="2514" w:type="dxa"/>
          </w:tcPr>
          <w:p w14:paraId="2841C0C4" w14:textId="6DA4B3FC" w:rsidR="005E3C74" w:rsidRPr="00C92F17" w:rsidRDefault="005E3C74" w:rsidP="00C92F17">
            <w:pPr>
              <w:jc w:val="center"/>
              <w:rPr>
                <w:b/>
                <w:bCs/>
                <w:sz w:val="24"/>
                <w:szCs w:val="24"/>
              </w:rPr>
            </w:pPr>
            <w:r w:rsidRPr="00C92F17">
              <w:rPr>
                <w:b/>
                <w:bCs/>
                <w:sz w:val="24"/>
                <w:szCs w:val="24"/>
              </w:rPr>
              <w:t>Expected result</w:t>
            </w:r>
          </w:p>
        </w:tc>
        <w:tc>
          <w:tcPr>
            <w:tcW w:w="2254" w:type="dxa"/>
          </w:tcPr>
          <w:p w14:paraId="7D8CEF5F" w14:textId="72592458" w:rsidR="005E3C74" w:rsidRPr="00C92F17" w:rsidRDefault="005E3C74" w:rsidP="00C92F17">
            <w:pPr>
              <w:jc w:val="center"/>
              <w:rPr>
                <w:b/>
                <w:bCs/>
                <w:sz w:val="24"/>
                <w:szCs w:val="24"/>
              </w:rPr>
            </w:pPr>
            <w:r w:rsidRPr="00C92F17">
              <w:rPr>
                <w:b/>
                <w:bCs/>
                <w:sz w:val="24"/>
                <w:szCs w:val="24"/>
              </w:rPr>
              <w:t>Test result</w:t>
            </w:r>
          </w:p>
        </w:tc>
      </w:tr>
      <w:tr w:rsidR="005E3C74" w14:paraId="20D34DC4" w14:textId="77777777" w:rsidTr="00197825">
        <w:tc>
          <w:tcPr>
            <w:tcW w:w="1838" w:type="dxa"/>
          </w:tcPr>
          <w:p w14:paraId="721AD9B0" w14:textId="2E866077" w:rsidR="005E3C74" w:rsidRPr="00034953" w:rsidRDefault="005E3C74" w:rsidP="00AF41FA">
            <w:pPr>
              <w:jc w:val="center"/>
              <w:rPr>
                <w:sz w:val="24"/>
                <w:szCs w:val="24"/>
              </w:rPr>
            </w:pPr>
            <w:r w:rsidRPr="00034953">
              <w:rPr>
                <w:sz w:val="24"/>
                <w:szCs w:val="24"/>
              </w:rPr>
              <w:t>Power the NodeMCU</w:t>
            </w:r>
          </w:p>
        </w:tc>
        <w:tc>
          <w:tcPr>
            <w:tcW w:w="2471" w:type="dxa"/>
          </w:tcPr>
          <w:p w14:paraId="0B1E2688" w14:textId="4B7D0E33" w:rsidR="005E3C74" w:rsidRPr="00034953" w:rsidRDefault="005E3C74" w:rsidP="00AF41FA">
            <w:pPr>
              <w:jc w:val="center"/>
              <w:rPr>
                <w:sz w:val="24"/>
                <w:szCs w:val="24"/>
              </w:rPr>
            </w:pPr>
            <w:r w:rsidRPr="00034953">
              <w:rPr>
                <w:sz w:val="24"/>
                <w:szCs w:val="24"/>
              </w:rPr>
              <w:t>Connect the NodeMCU to the power via a USB cable</w:t>
            </w:r>
          </w:p>
        </w:tc>
        <w:tc>
          <w:tcPr>
            <w:tcW w:w="2514" w:type="dxa"/>
          </w:tcPr>
          <w:p w14:paraId="1EB8F0F9" w14:textId="0E40C14A" w:rsidR="005E3C74" w:rsidRPr="00034953" w:rsidRDefault="005E3C74" w:rsidP="00AF41FA">
            <w:pPr>
              <w:jc w:val="center"/>
              <w:rPr>
                <w:sz w:val="24"/>
                <w:szCs w:val="24"/>
              </w:rPr>
            </w:pPr>
            <w:r w:rsidRPr="00034953">
              <w:rPr>
                <w:sz w:val="24"/>
                <w:szCs w:val="24"/>
              </w:rPr>
              <w:t xml:space="preserve">The LED on the </w:t>
            </w:r>
            <w:r w:rsidR="00197825" w:rsidRPr="00034953">
              <w:rPr>
                <w:sz w:val="24"/>
                <w:szCs w:val="24"/>
              </w:rPr>
              <w:t>N</w:t>
            </w:r>
            <w:r w:rsidRPr="00034953">
              <w:rPr>
                <w:sz w:val="24"/>
                <w:szCs w:val="24"/>
              </w:rPr>
              <w:t>odeMCU blinks showing that it</w:t>
            </w:r>
            <w:r w:rsidR="0020031B">
              <w:rPr>
                <w:sz w:val="24"/>
                <w:szCs w:val="24"/>
              </w:rPr>
              <w:t xml:space="preserve"> </w:t>
            </w:r>
            <w:r w:rsidRPr="00034953">
              <w:rPr>
                <w:sz w:val="24"/>
                <w:szCs w:val="24"/>
              </w:rPr>
              <w:t>powered</w:t>
            </w:r>
            <w:r w:rsidR="0020031B">
              <w:rPr>
                <w:sz w:val="24"/>
                <w:szCs w:val="24"/>
              </w:rPr>
              <w:t xml:space="preserve"> on</w:t>
            </w:r>
          </w:p>
        </w:tc>
        <w:tc>
          <w:tcPr>
            <w:tcW w:w="2254" w:type="dxa"/>
          </w:tcPr>
          <w:p w14:paraId="38013176" w14:textId="37775F7C" w:rsidR="005E3C74" w:rsidRPr="00034953" w:rsidRDefault="005E3C74" w:rsidP="00AF41FA">
            <w:pPr>
              <w:jc w:val="center"/>
              <w:rPr>
                <w:sz w:val="24"/>
                <w:szCs w:val="24"/>
              </w:rPr>
            </w:pPr>
            <w:r w:rsidRPr="00034953">
              <w:rPr>
                <w:sz w:val="24"/>
                <w:szCs w:val="24"/>
              </w:rPr>
              <w:t>The LED blinked and showed that the</w:t>
            </w:r>
            <w:r w:rsidR="00894033" w:rsidRPr="00034953">
              <w:rPr>
                <w:sz w:val="24"/>
                <w:szCs w:val="24"/>
              </w:rPr>
              <w:t xml:space="preserve"> NodeMCU </w:t>
            </w:r>
            <w:proofErr w:type="gramStart"/>
            <w:r w:rsidR="00894033" w:rsidRPr="00034953">
              <w:rPr>
                <w:sz w:val="24"/>
                <w:szCs w:val="24"/>
              </w:rPr>
              <w:t>was powered</w:t>
            </w:r>
            <w:proofErr w:type="gramEnd"/>
          </w:p>
        </w:tc>
      </w:tr>
      <w:tr w:rsidR="005E3C74" w14:paraId="2FA7453B" w14:textId="77777777" w:rsidTr="00197825">
        <w:tc>
          <w:tcPr>
            <w:tcW w:w="1838" w:type="dxa"/>
          </w:tcPr>
          <w:p w14:paraId="655B2022" w14:textId="76FD660C" w:rsidR="005E3C74" w:rsidRPr="00034953" w:rsidRDefault="00894033" w:rsidP="00AF41FA">
            <w:pPr>
              <w:jc w:val="center"/>
              <w:rPr>
                <w:sz w:val="24"/>
                <w:szCs w:val="24"/>
              </w:rPr>
            </w:pPr>
            <w:r w:rsidRPr="00034953">
              <w:rPr>
                <w:sz w:val="24"/>
                <w:szCs w:val="24"/>
              </w:rPr>
              <w:t>Connect to the Wi-Fi access point</w:t>
            </w:r>
          </w:p>
        </w:tc>
        <w:tc>
          <w:tcPr>
            <w:tcW w:w="2471" w:type="dxa"/>
          </w:tcPr>
          <w:p w14:paraId="73ECA093" w14:textId="5E8BA9AA" w:rsidR="005E3C74" w:rsidRPr="00034953" w:rsidRDefault="00894033" w:rsidP="00AF41FA">
            <w:pPr>
              <w:jc w:val="center"/>
              <w:rPr>
                <w:sz w:val="24"/>
                <w:szCs w:val="24"/>
              </w:rPr>
            </w:pPr>
            <w:r w:rsidRPr="00034953">
              <w:rPr>
                <w:sz w:val="24"/>
                <w:szCs w:val="24"/>
              </w:rPr>
              <w:t xml:space="preserve">The NodeMCU searched for the parameters defined for the access point defined in the code uploaded to it and uses that to connect to the </w:t>
            </w:r>
            <w:r w:rsidRPr="00034953">
              <w:rPr>
                <w:sz w:val="24"/>
                <w:szCs w:val="24"/>
              </w:rPr>
              <w:lastRenderedPageBreak/>
              <w:t>internet</w:t>
            </w:r>
          </w:p>
        </w:tc>
        <w:tc>
          <w:tcPr>
            <w:tcW w:w="2514" w:type="dxa"/>
          </w:tcPr>
          <w:p w14:paraId="57D91AA4" w14:textId="380A020A" w:rsidR="005E3C74" w:rsidRPr="00034953" w:rsidRDefault="00894033" w:rsidP="00AF41FA">
            <w:pPr>
              <w:jc w:val="center"/>
              <w:rPr>
                <w:sz w:val="24"/>
                <w:szCs w:val="24"/>
              </w:rPr>
            </w:pPr>
            <w:r w:rsidRPr="00034953">
              <w:rPr>
                <w:sz w:val="24"/>
                <w:szCs w:val="24"/>
              </w:rPr>
              <w:lastRenderedPageBreak/>
              <w:t xml:space="preserve">The serial monitor would show dots to show that it is connecting and when connected it would print out the IP address </w:t>
            </w:r>
            <w:r w:rsidRPr="00034953">
              <w:rPr>
                <w:sz w:val="24"/>
                <w:szCs w:val="24"/>
              </w:rPr>
              <w:lastRenderedPageBreak/>
              <w:t xml:space="preserve">it </w:t>
            </w:r>
            <w:proofErr w:type="gramStart"/>
            <w:r w:rsidRPr="00034953">
              <w:rPr>
                <w:sz w:val="24"/>
                <w:szCs w:val="24"/>
              </w:rPr>
              <w:t>was assigned</w:t>
            </w:r>
            <w:proofErr w:type="gramEnd"/>
          </w:p>
        </w:tc>
        <w:tc>
          <w:tcPr>
            <w:tcW w:w="2254" w:type="dxa"/>
          </w:tcPr>
          <w:p w14:paraId="3EDFED81" w14:textId="672AACAB" w:rsidR="005E3C74" w:rsidRPr="00034953" w:rsidRDefault="00894033" w:rsidP="00AF41FA">
            <w:pPr>
              <w:jc w:val="center"/>
              <w:rPr>
                <w:sz w:val="24"/>
                <w:szCs w:val="24"/>
              </w:rPr>
            </w:pPr>
            <w:r w:rsidRPr="00034953">
              <w:rPr>
                <w:sz w:val="24"/>
                <w:szCs w:val="24"/>
              </w:rPr>
              <w:lastRenderedPageBreak/>
              <w:t xml:space="preserve">The serial monitor showed that the NodeMCU </w:t>
            </w:r>
            <w:proofErr w:type="gramStart"/>
            <w:r w:rsidRPr="00034953">
              <w:rPr>
                <w:sz w:val="24"/>
                <w:szCs w:val="24"/>
              </w:rPr>
              <w:t>was connected</w:t>
            </w:r>
            <w:proofErr w:type="gramEnd"/>
            <w:r w:rsidRPr="00034953">
              <w:rPr>
                <w:sz w:val="24"/>
                <w:szCs w:val="24"/>
              </w:rPr>
              <w:t xml:space="preserve"> to the access point with the IP address: </w:t>
            </w:r>
            <w:r w:rsidRPr="00034953">
              <w:rPr>
                <w:sz w:val="24"/>
                <w:szCs w:val="24"/>
              </w:rPr>
              <w:lastRenderedPageBreak/>
              <w:t>192.168.185.134</w:t>
            </w:r>
          </w:p>
        </w:tc>
      </w:tr>
      <w:tr w:rsidR="005E3C74" w14:paraId="6F0AE6BB" w14:textId="77777777" w:rsidTr="00197825">
        <w:tc>
          <w:tcPr>
            <w:tcW w:w="1838" w:type="dxa"/>
          </w:tcPr>
          <w:p w14:paraId="3F17BA55" w14:textId="3600162A" w:rsidR="005E3C74" w:rsidRPr="00034953" w:rsidRDefault="00894033" w:rsidP="00AF41FA">
            <w:pPr>
              <w:jc w:val="center"/>
              <w:rPr>
                <w:sz w:val="24"/>
                <w:szCs w:val="24"/>
              </w:rPr>
            </w:pPr>
            <w:r w:rsidRPr="00034953">
              <w:rPr>
                <w:sz w:val="24"/>
                <w:szCs w:val="24"/>
              </w:rPr>
              <w:lastRenderedPageBreak/>
              <w:t>Measure the bin level distance and send the data to firebase</w:t>
            </w:r>
          </w:p>
        </w:tc>
        <w:tc>
          <w:tcPr>
            <w:tcW w:w="2471" w:type="dxa"/>
          </w:tcPr>
          <w:p w14:paraId="0C5416D0" w14:textId="51C279A7" w:rsidR="005E3C74" w:rsidRPr="00034953" w:rsidRDefault="00894033" w:rsidP="00AF41FA">
            <w:pPr>
              <w:jc w:val="center"/>
              <w:rPr>
                <w:sz w:val="24"/>
                <w:szCs w:val="24"/>
              </w:rPr>
            </w:pPr>
            <w:r w:rsidRPr="00034953">
              <w:rPr>
                <w:sz w:val="24"/>
                <w:szCs w:val="24"/>
              </w:rPr>
              <w:t xml:space="preserve">The ultrasonic sensor measures the distance from top to the bottom of the bin and send the </w:t>
            </w:r>
            <w:r w:rsidR="002A2D76" w:rsidRPr="00034953">
              <w:rPr>
                <w:sz w:val="24"/>
                <w:szCs w:val="24"/>
              </w:rPr>
              <w:t>data to firebase</w:t>
            </w:r>
          </w:p>
        </w:tc>
        <w:tc>
          <w:tcPr>
            <w:tcW w:w="2514" w:type="dxa"/>
          </w:tcPr>
          <w:p w14:paraId="10FBEB6D" w14:textId="5AA98168" w:rsidR="005E3C74" w:rsidRPr="00034953" w:rsidRDefault="002A2D76" w:rsidP="00AF41FA">
            <w:pPr>
              <w:jc w:val="center"/>
              <w:rPr>
                <w:sz w:val="24"/>
                <w:szCs w:val="24"/>
              </w:rPr>
            </w:pPr>
            <w:r w:rsidRPr="00034953">
              <w:rPr>
                <w:sz w:val="24"/>
                <w:szCs w:val="24"/>
              </w:rPr>
              <w:t xml:space="preserve">The distance of the bin would </w:t>
            </w:r>
            <w:proofErr w:type="gramStart"/>
            <w:r w:rsidRPr="00034953">
              <w:rPr>
                <w:sz w:val="24"/>
                <w:szCs w:val="24"/>
              </w:rPr>
              <w:t>be shown</w:t>
            </w:r>
            <w:proofErr w:type="gramEnd"/>
            <w:r w:rsidRPr="00034953">
              <w:rPr>
                <w:sz w:val="24"/>
                <w:szCs w:val="24"/>
              </w:rPr>
              <w:t xml:space="preserve"> in centimeters in the serial monitor and the path to the database would be printed to show the path of the data being sent</w:t>
            </w:r>
          </w:p>
        </w:tc>
        <w:tc>
          <w:tcPr>
            <w:tcW w:w="2254" w:type="dxa"/>
          </w:tcPr>
          <w:p w14:paraId="2B83817A" w14:textId="1BF69851" w:rsidR="005E3C74" w:rsidRPr="00034953" w:rsidRDefault="002A2D76" w:rsidP="00AF41FA">
            <w:pPr>
              <w:jc w:val="center"/>
              <w:rPr>
                <w:sz w:val="24"/>
                <w:szCs w:val="24"/>
              </w:rPr>
            </w:pPr>
            <w:r w:rsidRPr="00034953">
              <w:rPr>
                <w:sz w:val="24"/>
                <w:szCs w:val="24"/>
              </w:rPr>
              <w:t xml:space="preserve">The distance </w:t>
            </w:r>
            <w:proofErr w:type="gramStart"/>
            <w:r w:rsidRPr="00034953">
              <w:rPr>
                <w:sz w:val="24"/>
                <w:szCs w:val="24"/>
              </w:rPr>
              <w:t>was printed</w:t>
            </w:r>
            <w:proofErr w:type="gramEnd"/>
            <w:r w:rsidRPr="00034953">
              <w:rPr>
                <w:sz w:val="24"/>
                <w:szCs w:val="24"/>
              </w:rPr>
              <w:t xml:space="preserve"> in the serial monitor and the path for the bin level data was printed out in the serial monitor as:/trash levels/sensor A</w:t>
            </w:r>
          </w:p>
        </w:tc>
      </w:tr>
      <w:tr w:rsidR="005E3C74" w14:paraId="62911676" w14:textId="77777777" w:rsidTr="00197825">
        <w:tc>
          <w:tcPr>
            <w:tcW w:w="1838" w:type="dxa"/>
          </w:tcPr>
          <w:p w14:paraId="104283BB" w14:textId="4996097B" w:rsidR="005E3C74" w:rsidRPr="00034953" w:rsidRDefault="002A2D76" w:rsidP="00AF41FA">
            <w:pPr>
              <w:jc w:val="center"/>
              <w:rPr>
                <w:sz w:val="24"/>
                <w:szCs w:val="24"/>
              </w:rPr>
            </w:pPr>
            <w:r w:rsidRPr="00034953">
              <w:rPr>
                <w:sz w:val="24"/>
                <w:szCs w:val="24"/>
              </w:rPr>
              <w:t>Send bin ID and location data to firebase</w:t>
            </w:r>
          </w:p>
        </w:tc>
        <w:tc>
          <w:tcPr>
            <w:tcW w:w="2471" w:type="dxa"/>
          </w:tcPr>
          <w:p w14:paraId="62C450B5" w14:textId="29AD9612" w:rsidR="005E3C74" w:rsidRPr="00034953" w:rsidRDefault="002A2D76" w:rsidP="00AF41FA">
            <w:pPr>
              <w:jc w:val="center"/>
              <w:rPr>
                <w:sz w:val="24"/>
                <w:szCs w:val="24"/>
              </w:rPr>
            </w:pPr>
            <w:r w:rsidRPr="00034953">
              <w:rPr>
                <w:sz w:val="24"/>
                <w:szCs w:val="24"/>
              </w:rPr>
              <w:t xml:space="preserve">The location and bin identification were </w:t>
            </w:r>
            <w:r w:rsidR="00197825" w:rsidRPr="00034953">
              <w:rPr>
                <w:sz w:val="24"/>
                <w:szCs w:val="24"/>
              </w:rPr>
              <w:t>hard coded and sent to firebase from the NodeMCU</w:t>
            </w:r>
          </w:p>
        </w:tc>
        <w:tc>
          <w:tcPr>
            <w:tcW w:w="2514" w:type="dxa"/>
          </w:tcPr>
          <w:p w14:paraId="20591D4D" w14:textId="6CCDE937" w:rsidR="005E3C74" w:rsidRPr="00034953" w:rsidRDefault="00197825" w:rsidP="00AF41FA">
            <w:pPr>
              <w:jc w:val="center"/>
              <w:rPr>
                <w:sz w:val="24"/>
                <w:szCs w:val="24"/>
              </w:rPr>
            </w:pPr>
            <w:r w:rsidRPr="00034953">
              <w:rPr>
                <w:sz w:val="24"/>
                <w:szCs w:val="24"/>
              </w:rPr>
              <w:t xml:space="preserve">The paths to the where the data </w:t>
            </w:r>
            <w:proofErr w:type="gramStart"/>
            <w:r w:rsidRPr="00034953">
              <w:rPr>
                <w:sz w:val="24"/>
                <w:szCs w:val="24"/>
              </w:rPr>
              <w:t>was stored</w:t>
            </w:r>
            <w:proofErr w:type="gramEnd"/>
            <w:r w:rsidRPr="00034953">
              <w:rPr>
                <w:sz w:val="24"/>
                <w:szCs w:val="24"/>
              </w:rPr>
              <w:t xml:space="preserve"> was shown in the serial monitor to show that the data was sent</w:t>
            </w:r>
          </w:p>
        </w:tc>
        <w:tc>
          <w:tcPr>
            <w:tcW w:w="2254" w:type="dxa"/>
          </w:tcPr>
          <w:p w14:paraId="15C5DBE1" w14:textId="7933B2CE" w:rsidR="005E3C74" w:rsidRPr="00034953" w:rsidRDefault="00197825" w:rsidP="00AF41FA">
            <w:pPr>
              <w:jc w:val="center"/>
              <w:rPr>
                <w:sz w:val="24"/>
                <w:szCs w:val="24"/>
              </w:rPr>
            </w:pPr>
            <w:r w:rsidRPr="00034953">
              <w:rPr>
                <w:sz w:val="24"/>
                <w:szCs w:val="24"/>
              </w:rPr>
              <w:t>The serial monitor printed the path locations. They were:/trash levels/Location and /trash levels/Bin ID</w:t>
            </w:r>
          </w:p>
        </w:tc>
      </w:tr>
      <w:tr w:rsidR="005E3C74" w14:paraId="18DB596F" w14:textId="77777777" w:rsidTr="00197825">
        <w:tc>
          <w:tcPr>
            <w:tcW w:w="1838" w:type="dxa"/>
          </w:tcPr>
          <w:p w14:paraId="731790E5" w14:textId="6B656F49" w:rsidR="005E3C74" w:rsidRPr="00034953" w:rsidRDefault="00197825" w:rsidP="00AF41FA">
            <w:pPr>
              <w:jc w:val="center"/>
              <w:rPr>
                <w:sz w:val="24"/>
                <w:szCs w:val="24"/>
              </w:rPr>
            </w:pPr>
            <w:r w:rsidRPr="00034953">
              <w:rPr>
                <w:sz w:val="24"/>
                <w:szCs w:val="24"/>
              </w:rPr>
              <w:t xml:space="preserve">Bin data could </w:t>
            </w:r>
            <w:proofErr w:type="gramStart"/>
            <w:r w:rsidRPr="00034953">
              <w:rPr>
                <w:sz w:val="24"/>
                <w:szCs w:val="24"/>
              </w:rPr>
              <w:t>be accessed</w:t>
            </w:r>
            <w:proofErr w:type="gramEnd"/>
            <w:r w:rsidRPr="00034953">
              <w:rPr>
                <w:sz w:val="24"/>
                <w:szCs w:val="24"/>
              </w:rPr>
              <w:t xml:space="preserve"> from firebase</w:t>
            </w:r>
          </w:p>
        </w:tc>
        <w:tc>
          <w:tcPr>
            <w:tcW w:w="2471" w:type="dxa"/>
          </w:tcPr>
          <w:p w14:paraId="6A1E8DD6" w14:textId="4A524554" w:rsidR="005E3C74" w:rsidRPr="00034953" w:rsidRDefault="00197825" w:rsidP="00AF41FA">
            <w:pPr>
              <w:jc w:val="center"/>
              <w:rPr>
                <w:sz w:val="24"/>
                <w:szCs w:val="24"/>
              </w:rPr>
            </w:pPr>
            <w:r w:rsidRPr="00034953">
              <w:rPr>
                <w:sz w:val="24"/>
                <w:szCs w:val="24"/>
              </w:rPr>
              <w:t xml:space="preserve">The bin levels, bin ID and location could </w:t>
            </w:r>
            <w:proofErr w:type="gramStart"/>
            <w:r w:rsidRPr="00034953">
              <w:rPr>
                <w:sz w:val="24"/>
                <w:szCs w:val="24"/>
              </w:rPr>
              <w:t>be viewed</w:t>
            </w:r>
            <w:proofErr w:type="gramEnd"/>
            <w:r w:rsidRPr="00034953">
              <w:rPr>
                <w:sz w:val="24"/>
                <w:szCs w:val="24"/>
              </w:rPr>
              <w:t xml:space="preserve"> from firebase.</w:t>
            </w:r>
          </w:p>
        </w:tc>
        <w:tc>
          <w:tcPr>
            <w:tcW w:w="2514" w:type="dxa"/>
          </w:tcPr>
          <w:p w14:paraId="31343345" w14:textId="543BCAC4" w:rsidR="005E3C74" w:rsidRPr="00034953" w:rsidRDefault="005E4EFC" w:rsidP="00AF41FA">
            <w:pPr>
              <w:jc w:val="center"/>
              <w:rPr>
                <w:sz w:val="24"/>
                <w:szCs w:val="24"/>
              </w:rPr>
            </w:pPr>
            <w:r>
              <w:rPr>
                <w:sz w:val="24"/>
                <w:szCs w:val="24"/>
              </w:rPr>
              <w:t xml:space="preserve">The data could </w:t>
            </w:r>
            <w:proofErr w:type="gramStart"/>
            <w:r>
              <w:rPr>
                <w:sz w:val="24"/>
                <w:szCs w:val="24"/>
              </w:rPr>
              <w:t>be seen</w:t>
            </w:r>
            <w:proofErr w:type="gramEnd"/>
            <w:r>
              <w:rPr>
                <w:sz w:val="24"/>
                <w:szCs w:val="24"/>
              </w:rPr>
              <w:t xml:space="preserve"> in the firebase real time database with the paths defined</w:t>
            </w:r>
          </w:p>
        </w:tc>
        <w:tc>
          <w:tcPr>
            <w:tcW w:w="2254" w:type="dxa"/>
          </w:tcPr>
          <w:p w14:paraId="3A9FA074" w14:textId="57DA935B" w:rsidR="005E3C74" w:rsidRPr="00034953" w:rsidRDefault="005E4EFC" w:rsidP="00AF41FA">
            <w:pPr>
              <w:jc w:val="center"/>
              <w:rPr>
                <w:sz w:val="24"/>
                <w:szCs w:val="24"/>
              </w:rPr>
            </w:pPr>
            <w:r>
              <w:rPr>
                <w:sz w:val="24"/>
                <w:szCs w:val="24"/>
              </w:rPr>
              <w:t xml:space="preserve">Firebase displayed the bin id as </w:t>
            </w:r>
            <w:r w:rsidRPr="005E4EFC">
              <w:rPr>
                <w:sz w:val="24"/>
                <w:szCs w:val="24"/>
              </w:rPr>
              <w:t>1b4cd8fa-7d3a-11ed-a1eb-0242ac120002</w:t>
            </w:r>
            <w:r>
              <w:rPr>
                <w:sz w:val="24"/>
                <w:szCs w:val="24"/>
              </w:rPr>
              <w:t xml:space="preserve"> and the bin location as </w:t>
            </w:r>
            <w:r w:rsidRPr="005E4EFC">
              <w:rPr>
                <w:sz w:val="24"/>
                <w:szCs w:val="24"/>
              </w:rPr>
              <w:t>-1.309991, 36.812624</w:t>
            </w:r>
            <w:r>
              <w:rPr>
                <w:sz w:val="24"/>
                <w:szCs w:val="24"/>
              </w:rPr>
              <w:t xml:space="preserve"> and the bin level was dependent on the measurement of the ultrasonic sensor</w:t>
            </w:r>
          </w:p>
        </w:tc>
      </w:tr>
      <w:tr w:rsidR="005E3C74" w14:paraId="1A018D8F" w14:textId="77777777" w:rsidTr="00197825">
        <w:tc>
          <w:tcPr>
            <w:tcW w:w="1838" w:type="dxa"/>
          </w:tcPr>
          <w:p w14:paraId="3202C241" w14:textId="0DD84AAF" w:rsidR="005E3C74" w:rsidRPr="00AF41FA" w:rsidRDefault="005E4EFC" w:rsidP="00AF41FA">
            <w:pPr>
              <w:jc w:val="center"/>
              <w:rPr>
                <w:sz w:val="24"/>
                <w:szCs w:val="24"/>
              </w:rPr>
            </w:pPr>
            <w:r w:rsidRPr="00AF41FA">
              <w:rPr>
                <w:sz w:val="24"/>
                <w:szCs w:val="24"/>
              </w:rPr>
              <w:t xml:space="preserve">Displaying data </w:t>
            </w:r>
            <w:r w:rsidRPr="00AF41FA">
              <w:rPr>
                <w:sz w:val="24"/>
                <w:szCs w:val="24"/>
              </w:rPr>
              <w:lastRenderedPageBreak/>
              <w:t>from the website</w:t>
            </w:r>
          </w:p>
        </w:tc>
        <w:tc>
          <w:tcPr>
            <w:tcW w:w="2471" w:type="dxa"/>
          </w:tcPr>
          <w:p w14:paraId="2EE303AB" w14:textId="7A46F504" w:rsidR="005E3C74" w:rsidRPr="00AF41FA" w:rsidRDefault="005E4EFC" w:rsidP="00AF41FA">
            <w:pPr>
              <w:jc w:val="center"/>
              <w:rPr>
                <w:sz w:val="24"/>
                <w:szCs w:val="24"/>
              </w:rPr>
            </w:pPr>
            <w:r w:rsidRPr="00AF41FA">
              <w:rPr>
                <w:sz w:val="24"/>
                <w:szCs w:val="24"/>
              </w:rPr>
              <w:lastRenderedPageBreak/>
              <w:t xml:space="preserve">The data </w:t>
            </w:r>
            <w:proofErr w:type="gramStart"/>
            <w:r w:rsidRPr="00AF41FA">
              <w:rPr>
                <w:sz w:val="24"/>
                <w:szCs w:val="24"/>
              </w:rPr>
              <w:t>was extracted</w:t>
            </w:r>
            <w:proofErr w:type="gramEnd"/>
            <w:r w:rsidRPr="00AF41FA">
              <w:rPr>
                <w:sz w:val="24"/>
                <w:szCs w:val="24"/>
              </w:rPr>
              <w:t xml:space="preserve"> </w:t>
            </w:r>
            <w:r w:rsidRPr="00AF41FA">
              <w:rPr>
                <w:sz w:val="24"/>
                <w:szCs w:val="24"/>
              </w:rPr>
              <w:lastRenderedPageBreak/>
              <w:t>from firebase and different outputs were shown for different bin levels</w:t>
            </w:r>
          </w:p>
        </w:tc>
        <w:tc>
          <w:tcPr>
            <w:tcW w:w="2514" w:type="dxa"/>
          </w:tcPr>
          <w:p w14:paraId="5610789B" w14:textId="73A49A1A" w:rsidR="005E3C74" w:rsidRPr="00AF41FA" w:rsidRDefault="00AF41FA" w:rsidP="00AF41FA">
            <w:pPr>
              <w:jc w:val="center"/>
              <w:rPr>
                <w:sz w:val="24"/>
                <w:szCs w:val="24"/>
              </w:rPr>
            </w:pPr>
            <w:r>
              <w:rPr>
                <w:sz w:val="24"/>
                <w:szCs w:val="24"/>
              </w:rPr>
              <w:lastRenderedPageBreak/>
              <w:t xml:space="preserve">The website showed </w:t>
            </w:r>
            <w:r>
              <w:rPr>
                <w:sz w:val="24"/>
                <w:szCs w:val="24"/>
              </w:rPr>
              <w:lastRenderedPageBreak/>
              <w:t>the bin ID, location, and level. The level would display depending on the level the trash had achieved in the bin</w:t>
            </w:r>
          </w:p>
        </w:tc>
        <w:tc>
          <w:tcPr>
            <w:tcW w:w="2254" w:type="dxa"/>
          </w:tcPr>
          <w:p w14:paraId="50EFC912" w14:textId="39B27D04" w:rsidR="005E3C74" w:rsidRPr="00AF41FA" w:rsidRDefault="00AF41FA" w:rsidP="00AF41FA">
            <w:pPr>
              <w:jc w:val="center"/>
              <w:rPr>
                <w:sz w:val="24"/>
                <w:szCs w:val="24"/>
              </w:rPr>
            </w:pPr>
            <w:r>
              <w:rPr>
                <w:sz w:val="24"/>
                <w:szCs w:val="24"/>
              </w:rPr>
              <w:lastRenderedPageBreak/>
              <w:t xml:space="preserve">The website </w:t>
            </w:r>
            <w:r>
              <w:rPr>
                <w:sz w:val="24"/>
                <w:szCs w:val="24"/>
              </w:rPr>
              <w:lastRenderedPageBreak/>
              <w:t xml:space="preserve">displayed the bin data. The information displayed on the bin level differed when the bin was empty, </w:t>
            </w:r>
            <w:r w:rsidR="00AA182A">
              <w:rPr>
                <w:sz w:val="24"/>
                <w:szCs w:val="24"/>
              </w:rPr>
              <w:t>halfway</w:t>
            </w:r>
            <w:r>
              <w:rPr>
                <w:sz w:val="24"/>
                <w:szCs w:val="24"/>
              </w:rPr>
              <w:t xml:space="preserve"> full, below the midpoint and above the midpoint</w:t>
            </w:r>
          </w:p>
        </w:tc>
      </w:tr>
      <w:tr w:rsidR="005E3C74" w14:paraId="1C217394" w14:textId="77777777" w:rsidTr="00197825">
        <w:tc>
          <w:tcPr>
            <w:tcW w:w="1838" w:type="dxa"/>
          </w:tcPr>
          <w:p w14:paraId="48A06E81" w14:textId="7867BD6E" w:rsidR="005E3C74" w:rsidRPr="00AF41FA" w:rsidRDefault="005E4EFC" w:rsidP="00AF41FA">
            <w:pPr>
              <w:jc w:val="center"/>
              <w:rPr>
                <w:sz w:val="24"/>
                <w:szCs w:val="24"/>
              </w:rPr>
            </w:pPr>
            <w:r w:rsidRPr="00AF41FA">
              <w:rPr>
                <w:sz w:val="24"/>
                <w:szCs w:val="24"/>
              </w:rPr>
              <w:lastRenderedPageBreak/>
              <w:t>Sending alerts when the bin was full</w:t>
            </w:r>
          </w:p>
        </w:tc>
        <w:tc>
          <w:tcPr>
            <w:tcW w:w="2471" w:type="dxa"/>
          </w:tcPr>
          <w:p w14:paraId="4DBC369C" w14:textId="01C13832" w:rsidR="005E3C74" w:rsidRPr="00AF41FA" w:rsidRDefault="005E4EFC" w:rsidP="00AF41FA">
            <w:pPr>
              <w:jc w:val="center"/>
              <w:rPr>
                <w:sz w:val="24"/>
                <w:szCs w:val="24"/>
              </w:rPr>
            </w:pPr>
            <w:r w:rsidRPr="00AF41FA">
              <w:rPr>
                <w:sz w:val="24"/>
                <w:szCs w:val="24"/>
              </w:rPr>
              <w:t>Once the bin exceeded a certain threshold, it would allow users to trigger a full bin event that would send out an alert</w:t>
            </w:r>
          </w:p>
        </w:tc>
        <w:tc>
          <w:tcPr>
            <w:tcW w:w="2514" w:type="dxa"/>
          </w:tcPr>
          <w:p w14:paraId="4887E027" w14:textId="4EE6552E" w:rsidR="005E3C74" w:rsidRPr="00AF41FA" w:rsidRDefault="005E4EFC" w:rsidP="00AF41FA">
            <w:pPr>
              <w:jc w:val="center"/>
              <w:rPr>
                <w:sz w:val="24"/>
                <w:szCs w:val="24"/>
              </w:rPr>
            </w:pPr>
            <w:r w:rsidRPr="00AF41FA">
              <w:rPr>
                <w:sz w:val="24"/>
                <w:szCs w:val="24"/>
              </w:rPr>
              <w:t>The bin level would display that the bin is full and would allow the users to send an alert that showed the location and the bin ID</w:t>
            </w:r>
          </w:p>
        </w:tc>
        <w:tc>
          <w:tcPr>
            <w:tcW w:w="2254" w:type="dxa"/>
          </w:tcPr>
          <w:p w14:paraId="1FAF1E13" w14:textId="2264339C" w:rsidR="005E3C74" w:rsidRPr="00AF41FA" w:rsidRDefault="00AF41FA" w:rsidP="00AF41FA">
            <w:pPr>
              <w:jc w:val="center"/>
              <w:rPr>
                <w:sz w:val="24"/>
                <w:szCs w:val="24"/>
              </w:rPr>
            </w:pPr>
            <w:r>
              <w:rPr>
                <w:sz w:val="24"/>
                <w:szCs w:val="24"/>
              </w:rPr>
              <w:t xml:space="preserve">When bin levels were full, an alert </w:t>
            </w:r>
            <w:proofErr w:type="gramStart"/>
            <w:r>
              <w:rPr>
                <w:sz w:val="24"/>
                <w:szCs w:val="24"/>
              </w:rPr>
              <w:t>was sent</w:t>
            </w:r>
            <w:proofErr w:type="gramEnd"/>
            <w:r>
              <w:rPr>
                <w:sz w:val="24"/>
                <w:szCs w:val="24"/>
              </w:rPr>
              <w:t xml:space="preserve"> that showed the location as Strathmore university and showed the bin ID as </w:t>
            </w:r>
            <w:r w:rsidRPr="005E4EFC">
              <w:rPr>
                <w:sz w:val="24"/>
                <w:szCs w:val="24"/>
              </w:rPr>
              <w:t>1b4cd8fa-7d3a-11ed-a1eb-0242ac120002</w:t>
            </w:r>
          </w:p>
        </w:tc>
      </w:tr>
    </w:tbl>
    <w:p w14:paraId="17622D4F" w14:textId="77777777" w:rsidR="00EC18F6" w:rsidRPr="00467B55" w:rsidRDefault="00EC18F6" w:rsidP="00467B55"/>
    <w:p w14:paraId="4A26F0FB" w14:textId="449E53F3" w:rsidR="003850E2" w:rsidRDefault="003850E2" w:rsidP="003850E2">
      <w:pPr>
        <w:pStyle w:val="Heading2"/>
      </w:pPr>
      <w:bookmarkStart w:id="101" w:name="_Toc124247763"/>
      <w:r>
        <w:t>5.</w:t>
      </w:r>
      <w:r w:rsidR="005E2C3A">
        <w:t>4</w:t>
      </w:r>
      <w:r>
        <w:t>: Conclusion</w:t>
      </w:r>
      <w:bookmarkEnd w:id="101"/>
    </w:p>
    <w:p w14:paraId="0807B675" w14:textId="1623FCF4" w:rsidR="00C33826" w:rsidRPr="00C33826" w:rsidRDefault="007B6D53" w:rsidP="00C33826">
      <w:r>
        <w:t>The system satisfies the objectives that were set</w:t>
      </w:r>
      <w:r w:rsidR="00383B95">
        <w:t xml:space="preserve"> and followed the conceptual framework in chapter 2. The system testing showed that the bin levels were able to be determined and the data was able to </w:t>
      </w:r>
      <w:proofErr w:type="gramStart"/>
      <w:r w:rsidR="000072E1">
        <w:t>be sent</w:t>
      </w:r>
      <w:proofErr w:type="gramEnd"/>
      <w:r w:rsidR="00383B95">
        <w:t xml:space="preserve"> to a central database where it can be stored. The data was also able to </w:t>
      </w:r>
      <w:proofErr w:type="gramStart"/>
      <w:r w:rsidR="00383B95">
        <w:t>be viewed</w:t>
      </w:r>
      <w:proofErr w:type="gramEnd"/>
      <w:r w:rsidR="00383B95">
        <w:t xml:space="preserve"> on a graphical user interface that was in the form of a website where one could check if the bins were full or not and once a bin was full</w:t>
      </w:r>
      <w:r w:rsidR="000072E1">
        <w:t xml:space="preserve">. An alert was able to </w:t>
      </w:r>
      <w:proofErr w:type="gramStart"/>
      <w:r w:rsidR="000072E1">
        <w:t>be sent</w:t>
      </w:r>
      <w:proofErr w:type="gramEnd"/>
      <w:r w:rsidR="000072E1">
        <w:t xml:space="preserve"> and show the location of the bin and direct the collectors to the point of collection.</w:t>
      </w:r>
    </w:p>
    <w:p w14:paraId="6344D912" w14:textId="4911F363" w:rsidR="00467DEF" w:rsidRDefault="00EC1D52" w:rsidP="00EC1D52">
      <w:pPr>
        <w:pStyle w:val="Heading1"/>
      </w:pPr>
      <w:r>
        <w:br w:type="column"/>
      </w:r>
      <w:bookmarkStart w:id="102" w:name="_Toc124247764"/>
      <w:r>
        <w:lastRenderedPageBreak/>
        <w:t>CH</w:t>
      </w:r>
      <w:r w:rsidR="00C64913">
        <w:t>APTER 6: CONCLUSION AND RECOMMENDATIONS</w:t>
      </w:r>
      <w:bookmarkEnd w:id="102"/>
    </w:p>
    <w:p w14:paraId="50B2F382" w14:textId="47F6FBE2" w:rsidR="00C64913" w:rsidRDefault="00C64913" w:rsidP="0062759C">
      <w:pPr>
        <w:pStyle w:val="Heading2"/>
      </w:pPr>
      <w:bookmarkStart w:id="103" w:name="_Toc124247765"/>
      <w:r>
        <w:t>6.1: Conclusion</w:t>
      </w:r>
      <w:bookmarkEnd w:id="103"/>
    </w:p>
    <w:p w14:paraId="6929DC99" w14:textId="4280C294" w:rsidR="00097935" w:rsidRPr="00097935" w:rsidRDefault="003C26BD" w:rsidP="00097935">
      <w:r>
        <w:t>The prototy</w:t>
      </w:r>
      <w:r w:rsidR="002A6664">
        <w:t xml:space="preserve">pe </w:t>
      </w:r>
      <w:r w:rsidR="00F90F8B">
        <w:t xml:space="preserve">developed is just the first step to a cleaner city. The prototype was able to help in </w:t>
      </w:r>
      <w:r w:rsidR="00F46F1C">
        <w:t>identifying if a bin was full or not an</w:t>
      </w:r>
      <w:r w:rsidR="00EB0216">
        <w:t xml:space="preserve">d sent data very timely without any delay </w:t>
      </w:r>
      <w:r w:rsidR="009E2684">
        <w:t>and</w:t>
      </w:r>
      <w:r w:rsidR="00F5250C">
        <w:t xml:space="preserve"> created an interface that allowed for remote monitoring of the bins</w:t>
      </w:r>
      <w:r w:rsidR="00034DAA">
        <w:t xml:space="preserve">. The prototype should do </w:t>
      </w:r>
      <w:proofErr w:type="gramStart"/>
      <w:r w:rsidR="00034DAA">
        <w:t>much</w:t>
      </w:r>
      <w:proofErr w:type="gramEnd"/>
      <w:r w:rsidR="00034DAA">
        <w:t xml:space="preserve"> better than the current system of waste collection that is in Nairobi </w:t>
      </w:r>
      <w:r w:rsidR="00C937E9">
        <w:t xml:space="preserve">city county since it allows for monitoring of </w:t>
      </w:r>
      <w:r w:rsidR="00193D78">
        <w:t xml:space="preserve">different bins </w:t>
      </w:r>
      <w:r w:rsidR="007B7E1A">
        <w:t>across</w:t>
      </w:r>
      <w:r w:rsidR="00193D78">
        <w:t xml:space="preserve"> the city and allowing for prompt collection of the litter dropped at various bins in the city. The prototype underwent </w:t>
      </w:r>
      <w:proofErr w:type="gramStart"/>
      <w:r w:rsidR="00193D78">
        <w:t>many</w:t>
      </w:r>
      <w:proofErr w:type="gramEnd"/>
      <w:r w:rsidR="00193D78">
        <w:t xml:space="preserve"> iterations and some components had to be changed to allow for a working prototype such as </w:t>
      </w:r>
      <w:r w:rsidR="00AD0B83">
        <w:t>changing from infrared to an ultrasonic sensor. The results from chapter 5 show</w:t>
      </w:r>
      <w:r w:rsidR="00EB67BA">
        <w:t xml:space="preserve"> that </w:t>
      </w:r>
      <w:r w:rsidR="00B36519">
        <w:t xml:space="preserve">the prototype can </w:t>
      </w:r>
      <w:proofErr w:type="gramStart"/>
      <w:r w:rsidR="00B36519">
        <w:t xml:space="preserve">be </w:t>
      </w:r>
      <w:r w:rsidR="00DB3818">
        <w:t>implemen</w:t>
      </w:r>
      <w:r w:rsidR="007B7E1A">
        <w:t>ted</w:t>
      </w:r>
      <w:proofErr w:type="gramEnd"/>
      <w:r w:rsidR="007B7E1A">
        <w:t xml:space="preserve"> in cities with some minor improvements to the overall system.</w:t>
      </w:r>
    </w:p>
    <w:p w14:paraId="223459C6" w14:textId="0600CF13" w:rsidR="0062759C" w:rsidRDefault="0062759C" w:rsidP="0062759C">
      <w:pPr>
        <w:pStyle w:val="Heading2"/>
      </w:pPr>
      <w:bookmarkStart w:id="104" w:name="_Toc124247766"/>
      <w:r>
        <w:t>6.2: Recommendations</w:t>
      </w:r>
      <w:bookmarkEnd w:id="104"/>
    </w:p>
    <w:p w14:paraId="05ACD07E" w14:textId="4207E0BB" w:rsidR="005E2C3A" w:rsidRPr="00097935" w:rsidRDefault="005E2C3A" w:rsidP="00097935">
      <w:r>
        <w:t xml:space="preserve">The project used Wi-Fi as its access network. The project could however </w:t>
      </w:r>
      <w:proofErr w:type="gramStart"/>
      <w:r>
        <w:t>be improved</w:t>
      </w:r>
      <w:proofErr w:type="gramEnd"/>
      <w:r>
        <w:t xml:space="preserve"> by use of low power wide area networks such as LoRa WAN that could reduce the cost of having the bins fitted with their own access points. LoRa WAN uses less power compared to Wi-Fi and the modules for use are available. The project also just used one sensor to detect the bin levels of the bin However, to ensure that there is more accuracy, more sensors can </w:t>
      </w:r>
      <w:proofErr w:type="gramStart"/>
      <w:r>
        <w:t>be used</w:t>
      </w:r>
      <w:proofErr w:type="gramEnd"/>
      <w:r>
        <w:t xml:space="preserve"> to measure the bin levels and introduce a level of redundancy. The bins could also </w:t>
      </w:r>
      <w:proofErr w:type="gramStart"/>
      <w:r>
        <w:t>be fitted</w:t>
      </w:r>
      <w:proofErr w:type="gramEnd"/>
      <w:r>
        <w:t xml:space="preserve"> with sensors that could determine whether the waste is dry or wet to help prepare the </w:t>
      </w:r>
      <w:r w:rsidR="0020031B">
        <w:t>collection.</w:t>
      </w:r>
    </w:p>
    <w:p w14:paraId="7332025A" w14:textId="38CBE0CB" w:rsidR="0062759C" w:rsidRPr="00C64913" w:rsidRDefault="0062759C" w:rsidP="0062759C">
      <w:pPr>
        <w:pStyle w:val="Heading2"/>
      </w:pPr>
      <w:bookmarkStart w:id="105" w:name="_Toc124247767"/>
      <w:r>
        <w:t>6.3: Future Works</w:t>
      </w:r>
      <w:bookmarkEnd w:id="105"/>
    </w:p>
    <w:p w14:paraId="314FD976" w14:textId="4572E564" w:rsidR="00341F01" w:rsidRPr="00341F01" w:rsidRDefault="006D2427" w:rsidP="00341F01">
      <w:r>
        <w:t xml:space="preserve">In the future, the proposed system could not only </w:t>
      </w:r>
      <w:proofErr w:type="gramStart"/>
      <w:r>
        <w:t>be used</w:t>
      </w:r>
      <w:proofErr w:type="gramEnd"/>
      <w:r>
        <w:t xml:space="preserve"> in cities but also other similar settings such as gated communities and </w:t>
      </w:r>
      <w:r w:rsidR="00AA47E0">
        <w:t xml:space="preserve">offices. The system could also </w:t>
      </w:r>
      <w:proofErr w:type="gramStart"/>
      <w:r w:rsidR="00AA47E0">
        <w:t>be implemented</w:t>
      </w:r>
      <w:proofErr w:type="gramEnd"/>
      <w:r w:rsidR="00AA47E0">
        <w:t xml:space="preserve"> with other technologies used in waste management</w:t>
      </w:r>
      <w:r w:rsidR="007642A2">
        <w:t xml:space="preserve"> like </w:t>
      </w:r>
      <w:r w:rsidR="00E32CCD">
        <w:t>AI run bins that sort waste automatically that could also help in easy waste collection.</w:t>
      </w:r>
      <w:r w:rsidR="00461678">
        <w:t xml:space="preserve"> The project would work with small scale cleaning services that help in catering for large cooperations and help with their internal waste management.</w:t>
      </w:r>
      <w:r w:rsidR="00CD4546">
        <w:t xml:space="preserve"> The bins could also </w:t>
      </w:r>
      <w:proofErr w:type="gramStart"/>
      <w:r w:rsidR="00CD4546">
        <w:t>be fitted</w:t>
      </w:r>
      <w:proofErr w:type="gramEnd"/>
      <w:r w:rsidR="00CD4546">
        <w:t xml:space="preserve"> with actuators that close the bins when full and a way to alert the people that the bins are full and that they should dump their litter in the next available </w:t>
      </w:r>
      <w:r w:rsidR="0020031B">
        <w:t>bin.</w:t>
      </w:r>
    </w:p>
    <w:p w14:paraId="35496048" w14:textId="0E2C6131" w:rsidR="00C64C8E" w:rsidRDefault="00C64C8E" w:rsidP="00053A70">
      <w:pPr>
        <w:pStyle w:val="Heading2"/>
      </w:pPr>
      <w:r>
        <w:br w:type="page"/>
      </w:r>
    </w:p>
    <w:p w14:paraId="3F5C9F3D" w14:textId="7071AA2E" w:rsidR="00D94157" w:rsidRDefault="00C64C8E" w:rsidP="00C64C8E">
      <w:pPr>
        <w:pStyle w:val="Heading1"/>
      </w:pPr>
      <w:bookmarkStart w:id="106" w:name="_Toc124247768"/>
      <w:r>
        <w:lastRenderedPageBreak/>
        <w:t>REFERENCES</w:t>
      </w:r>
      <w:bookmarkEnd w:id="106"/>
    </w:p>
    <w:p w14:paraId="335D00DB" w14:textId="77777777" w:rsidR="008933C4" w:rsidRPr="008933C4" w:rsidRDefault="00493A43" w:rsidP="008933C4">
      <w:pPr>
        <w:pStyle w:val="Bibliography"/>
      </w:pPr>
      <w:r>
        <w:fldChar w:fldCharType="begin"/>
      </w:r>
      <w:r w:rsidR="00C868FF">
        <w:instrText xml:space="preserve"> ADDIN ZOTERO_BIBL {"uncited":[],"omitted":[],"custom":[]} CSL_BIBLIOGRAPHY </w:instrText>
      </w:r>
      <w:r>
        <w:fldChar w:fldCharType="separate"/>
      </w:r>
      <w:r w:rsidR="008933C4" w:rsidRPr="008933C4">
        <w:rPr>
          <w:i/>
          <w:iCs/>
        </w:rPr>
        <w:t>Cleaning Nairobi City | Nairobi City County</w:t>
      </w:r>
      <w:r w:rsidR="008933C4" w:rsidRPr="008933C4">
        <w:t>. (2019, June 6). https://nairobi.go.ke/cleaning-nairobi-city-2/</w:t>
      </w:r>
    </w:p>
    <w:p w14:paraId="11F699B8" w14:textId="77777777" w:rsidR="008933C4" w:rsidRPr="008933C4" w:rsidRDefault="008933C4" w:rsidP="008933C4">
      <w:pPr>
        <w:pStyle w:val="Bibliography"/>
      </w:pPr>
      <w:r w:rsidRPr="008933C4">
        <w:t xml:space="preserve">Cruz, N., Cota, N., &amp; Tremoceiro, J. (2021). LoRaWAN and Urban Waste Management—A Trial. </w:t>
      </w:r>
      <w:r w:rsidRPr="008933C4">
        <w:rPr>
          <w:i/>
          <w:iCs/>
        </w:rPr>
        <w:t>Sensors</w:t>
      </w:r>
      <w:r w:rsidRPr="008933C4">
        <w:t xml:space="preserve">, </w:t>
      </w:r>
      <w:r w:rsidRPr="008933C4">
        <w:rPr>
          <w:i/>
          <w:iCs/>
        </w:rPr>
        <w:t>21</w:t>
      </w:r>
      <w:r w:rsidRPr="008933C4">
        <w:t>(6), 2142. https://doi.org/10.3390/s21062142</w:t>
      </w:r>
    </w:p>
    <w:p w14:paraId="3C73D83F" w14:textId="77777777" w:rsidR="008933C4" w:rsidRPr="008933C4" w:rsidRDefault="008933C4" w:rsidP="008933C4">
      <w:pPr>
        <w:pStyle w:val="Bibliography"/>
      </w:pPr>
      <w:r w:rsidRPr="008933C4">
        <w:t xml:space="preserve">Frankenfield, J. (2022, July 6). </w:t>
      </w:r>
      <w:r w:rsidRPr="008933C4">
        <w:rPr>
          <w:i/>
          <w:iCs/>
        </w:rPr>
        <w:t xml:space="preserve">Artificial Intelligence: What It Is and How It </w:t>
      </w:r>
      <w:proofErr w:type="gramStart"/>
      <w:r w:rsidRPr="008933C4">
        <w:rPr>
          <w:i/>
          <w:iCs/>
        </w:rPr>
        <w:t>Is Used</w:t>
      </w:r>
      <w:proofErr w:type="gramEnd"/>
      <w:r w:rsidRPr="008933C4">
        <w:t>. Investopedia. https://www.investopedia.com/terms/a/artificial-intelligence-ai.asp</w:t>
      </w:r>
    </w:p>
    <w:p w14:paraId="433BCFC3" w14:textId="77777777" w:rsidR="008933C4" w:rsidRPr="008933C4" w:rsidRDefault="008933C4" w:rsidP="008933C4">
      <w:pPr>
        <w:pStyle w:val="Bibliography"/>
      </w:pPr>
      <w:r w:rsidRPr="008933C4">
        <w:t xml:space="preserve">Gast, M. (2005). </w:t>
      </w:r>
      <w:r w:rsidRPr="008933C4">
        <w:rPr>
          <w:i/>
          <w:iCs/>
        </w:rPr>
        <w:t>802.11 wireless networks: The definitive guide</w:t>
      </w:r>
      <w:r w:rsidRPr="008933C4">
        <w:t xml:space="preserve"> (</w:t>
      </w:r>
      <w:proofErr w:type="gramStart"/>
      <w:r w:rsidRPr="008933C4">
        <w:t>2nd</w:t>
      </w:r>
      <w:proofErr w:type="gramEnd"/>
      <w:r w:rsidRPr="008933C4">
        <w:t xml:space="preserve"> ed). O’Reilly.</w:t>
      </w:r>
    </w:p>
    <w:p w14:paraId="689E54BD" w14:textId="77777777" w:rsidR="008933C4" w:rsidRPr="008933C4" w:rsidRDefault="008933C4" w:rsidP="008933C4">
      <w:pPr>
        <w:pStyle w:val="Bibliography"/>
      </w:pPr>
      <w:r w:rsidRPr="008933C4">
        <w:t xml:space="preserve">Kaushik, V. (2021, August). </w:t>
      </w:r>
      <w:r w:rsidRPr="008933C4">
        <w:rPr>
          <w:i/>
          <w:iCs/>
        </w:rPr>
        <w:t>Australia adopts new waste management strategy via Nokia AI Tech | Analytics Steps</w:t>
      </w:r>
      <w:r w:rsidRPr="008933C4">
        <w:t>. https://www.analyticssteps.com/news/australia-adopts-new-waste-management-strategy-nokia-ai-tech</w:t>
      </w:r>
    </w:p>
    <w:p w14:paraId="1D25BBE4" w14:textId="77777777" w:rsidR="008933C4" w:rsidRPr="008933C4" w:rsidRDefault="008933C4" w:rsidP="008933C4">
      <w:pPr>
        <w:pStyle w:val="Bibliography"/>
      </w:pPr>
      <w:r w:rsidRPr="008933C4">
        <w:t xml:space="preserve">Martin, M. (2022, November 19). </w:t>
      </w:r>
      <w:r w:rsidRPr="008933C4">
        <w:rPr>
          <w:i/>
          <w:iCs/>
        </w:rPr>
        <w:t>Prototype Model in Software Engineering</w:t>
      </w:r>
      <w:r w:rsidRPr="008933C4">
        <w:t>. Prototype Model in Software Engineering. https://www.guru99.com/software-engineering-prototyping-model.html</w:t>
      </w:r>
    </w:p>
    <w:p w14:paraId="4BA5DC84" w14:textId="77777777" w:rsidR="008933C4" w:rsidRPr="008933C4" w:rsidRDefault="008933C4" w:rsidP="008933C4">
      <w:pPr>
        <w:pStyle w:val="Bibliography"/>
      </w:pPr>
      <w:r w:rsidRPr="008933C4">
        <w:t xml:space="preserve">Muniafu, M., &amp; Otiato, E. (2010). Solid Waste Management in Nairobi, Kenya. A case for emerging economies. </w:t>
      </w:r>
      <w:r w:rsidRPr="008933C4">
        <w:rPr>
          <w:i/>
          <w:iCs/>
        </w:rPr>
        <w:t>Journal of Language, Technology &amp; Entrepreneurship in Africa</w:t>
      </w:r>
      <w:r w:rsidRPr="008933C4">
        <w:t xml:space="preserve">, </w:t>
      </w:r>
      <w:r w:rsidRPr="008933C4">
        <w:rPr>
          <w:i/>
          <w:iCs/>
        </w:rPr>
        <w:t>2</w:t>
      </w:r>
      <w:r w:rsidRPr="008933C4">
        <w:t>(1), 342–350. https://doi.org/10.4314/jolte.v2i1.52009</w:t>
      </w:r>
    </w:p>
    <w:p w14:paraId="350980C1" w14:textId="77777777" w:rsidR="008933C4" w:rsidRPr="008933C4" w:rsidRDefault="008933C4" w:rsidP="008933C4">
      <w:pPr>
        <w:pStyle w:val="Bibliography"/>
      </w:pPr>
      <w:r w:rsidRPr="008933C4">
        <w:t xml:space="preserve">Vethaak, A. D., &amp; Leslie, H. A. (2016). Plastic Debris Is a Human Health Issue. </w:t>
      </w:r>
      <w:r w:rsidRPr="008933C4">
        <w:rPr>
          <w:i/>
          <w:iCs/>
        </w:rPr>
        <w:t>Environmental Science &amp; Technology</w:t>
      </w:r>
      <w:r w:rsidRPr="008933C4">
        <w:t xml:space="preserve">, </w:t>
      </w:r>
      <w:r w:rsidRPr="008933C4">
        <w:rPr>
          <w:i/>
          <w:iCs/>
        </w:rPr>
        <w:t>50</w:t>
      </w:r>
      <w:r w:rsidRPr="008933C4">
        <w:t>(13), 6825–6826. https://doi.org/10.1021/acs.est.6b02569</w:t>
      </w:r>
    </w:p>
    <w:p w14:paraId="489D4CEC" w14:textId="77777777" w:rsidR="008933C4" w:rsidRPr="008933C4" w:rsidRDefault="008933C4" w:rsidP="008933C4">
      <w:pPr>
        <w:pStyle w:val="Bibliography"/>
      </w:pPr>
      <w:r w:rsidRPr="008933C4">
        <w:t xml:space="preserve">Vidyasagar, P., Sharif, A., &amp; Chang, E. (2009, May). Wireless Sensor Networks: A Survey. </w:t>
      </w:r>
      <w:r w:rsidRPr="008933C4">
        <w:rPr>
          <w:i/>
          <w:iCs/>
        </w:rPr>
        <w:t xml:space="preserve">2009 International Conference on Advanced Information Networking and </w:t>
      </w:r>
      <w:r w:rsidRPr="008933C4">
        <w:rPr>
          <w:i/>
          <w:iCs/>
        </w:rPr>
        <w:lastRenderedPageBreak/>
        <w:t>Applications Workshops</w:t>
      </w:r>
      <w:r w:rsidRPr="008933C4">
        <w:t>. 2009 IEEE 23rd International Conference on Advanced Information Networking and Applications Workshops (WAINA), Bradford, UK.</w:t>
      </w:r>
    </w:p>
    <w:p w14:paraId="539AA9D6" w14:textId="7A961548" w:rsidR="00E155BC" w:rsidRDefault="00493A43" w:rsidP="00C64C8E">
      <w:r>
        <w:fldChar w:fldCharType="end"/>
      </w:r>
    </w:p>
    <w:p w14:paraId="1A89F058" w14:textId="09611399" w:rsidR="00E155BC" w:rsidRDefault="00E155BC">
      <w:pPr>
        <w:spacing w:before="0" w:after="160" w:line="259" w:lineRule="auto"/>
        <w:jc w:val="left"/>
      </w:pPr>
      <w:r>
        <w:br w:type="page"/>
      </w:r>
    </w:p>
    <w:p w14:paraId="558F90A1" w14:textId="6F836FBA" w:rsidR="00E155BC" w:rsidRPr="00E155BC" w:rsidRDefault="00E155BC" w:rsidP="00912CFE">
      <w:pPr>
        <w:pStyle w:val="Heading1"/>
      </w:pPr>
      <w:bookmarkStart w:id="107" w:name="_Toc124247769"/>
      <w:r>
        <w:lastRenderedPageBreak/>
        <w:t>APPENDIX</w:t>
      </w:r>
      <w:r w:rsidR="00DB6827">
        <w:t xml:space="preserve"> A: </w:t>
      </w:r>
      <w:r w:rsidR="00F16CF7">
        <w:t>Gantt Chart</w:t>
      </w:r>
      <w:bookmarkEnd w:id="107"/>
    </w:p>
    <w:p w14:paraId="3C823C0C" w14:textId="446BDC07" w:rsidR="00D94157" w:rsidRPr="00D94157" w:rsidRDefault="00AF5621" w:rsidP="00D94157">
      <w:r>
        <w:rPr>
          <w:noProof/>
        </w:rPr>
        <w:drawing>
          <wp:inline distT="0" distB="0" distL="0" distR="0" wp14:anchorId="78E4C065" wp14:editId="771F0DAF">
            <wp:extent cx="5731510" cy="2850515"/>
            <wp:effectExtent l="0" t="0" r="2540" b="6985"/>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antt char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2850515"/>
                    </a:xfrm>
                    <a:prstGeom prst="rect">
                      <a:avLst/>
                    </a:prstGeom>
                  </pic:spPr>
                </pic:pic>
              </a:graphicData>
            </a:graphic>
          </wp:inline>
        </w:drawing>
      </w:r>
    </w:p>
    <w:p w14:paraId="64379BC6" w14:textId="77777777" w:rsidR="003D6B20" w:rsidRPr="003D6B20" w:rsidRDefault="003D6B20" w:rsidP="003D6B20"/>
    <w:p w14:paraId="5679D815" w14:textId="551F8E3C" w:rsidR="003D6B20" w:rsidRPr="003D6B20" w:rsidRDefault="003D6B20" w:rsidP="003D6B20"/>
    <w:sectPr w:rsidR="003D6B20" w:rsidRPr="003D6B20" w:rsidSect="00D9415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9CA05B" w14:textId="77777777" w:rsidR="00B159ED" w:rsidRDefault="00B159ED" w:rsidP="00A03A9D">
      <w:pPr>
        <w:spacing w:before="0" w:after="0" w:line="240" w:lineRule="auto"/>
      </w:pPr>
      <w:r>
        <w:separator/>
      </w:r>
    </w:p>
  </w:endnote>
  <w:endnote w:type="continuationSeparator" w:id="0">
    <w:p w14:paraId="69089AFD" w14:textId="77777777" w:rsidR="00B159ED" w:rsidRDefault="00B159ED" w:rsidP="00A03A9D">
      <w:pPr>
        <w:spacing w:before="0" w:after="0" w:line="240" w:lineRule="auto"/>
      </w:pPr>
      <w:r>
        <w:continuationSeparator/>
      </w:r>
    </w:p>
  </w:endnote>
  <w:endnote w:type="continuationNotice" w:id="1">
    <w:p w14:paraId="3F0A80E3" w14:textId="77777777" w:rsidR="00B159ED" w:rsidRDefault="00B159ED">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48176"/>
      <w:docPartObj>
        <w:docPartGallery w:val="Page Numbers (Bottom of Page)"/>
        <w:docPartUnique/>
      </w:docPartObj>
    </w:sdtPr>
    <w:sdtEndPr>
      <w:rPr>
        <w:noProof/>
      </w:rPr>
    </w:sdtEndPr>
    <w:sdtContent>
      <w:p w14:paraId="75DD5893" w14:textId="4439EB32" w:rsidR="001B0438" w:rsidRDefault="001B04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F421EC" w14:textId="77777777" w:rsidR="00581DA0" w:rsidRDefault="00581D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7BC5FD" w14:textId="77777777" w:rsidR="00B159ED" w:rsidRDefault="00B159ED" w:rsidP="00A03A9D">
      <w:pPr>
        <w:spacing w:before="0" w:after="0" w:line="240" w:lineRule="auto"/>
      </w:pPr>
      <w:r>
        <w:separator/>
      </w:r>
    </w:p>
  </w:footnote>
  <w:footnote w:type="continuationSeparator" w:id="0">
    <w:p w14:paraId="27EF97B1" w14:textId="77777777" w:rsidR="00B159ED" w:rsidRDefault="00B159ED" w:rsidP="00A03A9D">
      <w:pPr>
        <w:spacing w:before="0" w:after="0" w:line="240" w:lineRule="auto"/>
      </w:pPr>
      <w:r>
        <w:continuationSeparator/>
      </w:r>
    </w:p>
  </w:footnote>
  <w:footnote w:type="continuationNotice" w:id="1">
    <w:p w14:paraId="31BDE4DD" w14:textId="77777777" w:rsidR="00B159ED" w:rsidRDefault="00B159ED">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1DF9E" w14:textId="4BB45960" w:rsidR="00581DA0" w:rsidRDefault="00581DA0">
    <w:pPr>
      <w:pStyle w:val="Header"/>
      <w:jc w:val="center"/>
    </w:pPr>
  </w:p>
  <w:p w14:paraId="4EFCFD0B" w14:textId="77777777" w:rsidR="00581DA0" w:rsidRDefault="00581D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C405C"/>
    <w:multiLevelType w:val="hybridMultilevel"/>
    <w:tmpl w:val="A50E7F5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FC4087E"/>
    <w:multiLevelType w:val="hybridMultilevel"/>
    <w:tmpl w:val="D02A5EA2"/>
    <w:lvl w:ilvl="0" w:tplc="20000015">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A8D4C87"/>
    <w:multiLevelType w:val="hybridMultilevel"/>
    <w:tmpl w:val="5C545B4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1AB649AD"/>
    <w:multiLevelType w:val="hybridMultilevel"/>
    <w:tmpl w:val="D8FE2C88"/>
    <w:lvl w:ilvl="0" w:tplc="B99409DA">
      <w:start w:val="1"/>
      <w:numFmt w:val="decimal"/>
      <w:lvlText w:val="%1."/>
      <w:lvlJc w:val="left"/>
      <w:pPr>
        <w:ind w:left="720" w:hanging="360"/>
      </w:pPr>
      <w:rPr>
        <w:b/>
        <w:bCs w:val="0"/>
      </w:rPr>
    </w:lvl>
    <w:lvl w:ilvl="1" w:tplc="BADE5840">
      <w:start w:val="1"/>
      <w:numFmt w:val="lowerLetter"/>
      <w:lvlText w:val="%2."/>
      <w:lvlJc w:val="left"/>
      <w:pPr>
        <w:ind w:left="1440" w:hanging="360"/>
      </w:pPr>
    </w:lvl>
    <w:lvl w:ilvl="2" w:tplc="E24AAF54">
      <w:start w:val="1"/>
      <w:numFmt w:val="lowerRoman"/>
      <w:lvlText w:val="%3."/>
      <w:lvlJc w:val="right"/>
      <w:pPr>
        <w:ind w:left="2160" w:hanging="180"/>
      </w:pPr>
    </w:lvl>
    <w:lvl w:ilvl="3" w:tplc="D4820358">
      <w:start w:val="1"/>
      <w:numFmt w:val="decimal"/>
      <w:lvlText w:val="%4."/>
      <w:lvlJc w:val="left"/>
      <w:pPr>
        <w:ind w:left="2880" w:hanging="360"/>
      </w:pPr>
    </w:lvl>
    <w:lvl w:ilvl="4" w:tplc="B7D29306">
      <w:start w:val="1"/>
      <w:numFmt w:val="lowerLetter"/>
      <w:lvlText w:val="%5."/>
      <w:lvlJc w:val="left"/>
      <w:pPr>
        <w:ind w:left="3600" w:hanging="360"/>
      </w:pPr>
    </w:lvl>
    <w:lvl w:ilvl="5" w:tplc="BCF453C4">
      <w:start w:val="1"/>
      <w:numFmt w:val="lowerRoman"/>
      <w:lvlText w:val="%6."/>
      <w:lvlJc w:val="right"/>
      <w:pPr>
        <w:ind w:left="4320" w:hanging="180"/>
      </w:pPr>
    </w:lvl>
    <w:lvl w:ilvl="6" w:tplc="1A7C6634">
      <w:start w:val="1"/>
      <w:numFmt w:val="decimal"/>
      <w:lvlText w:val="%7."/>
      <w:lvlJc w:val="left"/>
      <w:pPr>
        <w:ind w:left="5040" w:hanging="360"/>
      </w:pPr>
    </w:lvl>
    <w:lvl w:ilvl="7" w:tplc="572826A2">
      <w:start w:val="1"/>
      <w:numFmt w:val="lowerLetter"/>
      <w:lvlText w:val="%8."/>
      <w:lvlJc w:val="left"/>
      <w:pPr>
        <w:ind w:left="5760" w:hanging="360"/>
      </w:pPr>
    </w:lvl>
    <w:lvl w:ilvl="8" w:tplc="723AA160">
      <w:start w:val="1"/>
      <w:numFmt w:val="lowerRoman"/>
      <w:lvlText w:val="%9."/>
      <w:lvlJc w:val="right"/>
      <w:pPr>
        <w:ind w:left="6480" w:hanging="180"/>
      </w:pPr>
    </w:lvl>
  </w:abstractNum>
  <w:abstractNum w:abstractNumId="4" w15:restartNumberingAfterBreak="0">
    <w:nsid w:val="23E675D5"/>
    <w:multiLevelType w:val="multilevel"/>
    <w:tmpl w:val="0DB8A442"/>
    <w:lvl w:ilvl="0">
      <w:start w:val="1"/>
      <w:numFmt w:val="lowerRoman"/>
      <w:lvlText w:val="%1."/>
      <w:lvlJc w:val="right"/>
      <w:pPr>
        <w:tabs>
          <w:tab w:val="num" w:pos="1352"/>
        </w:tabs>
        <w:ind w:left="1352" w:hanging="360"/>
      </w:pPr>
    </w:lvl>
    <w:lvl w:ilvl="1" w:tentative="1">
      <w:start w:val="1"/>
      <w:numFmt w:val="decimal"/>
      <w:lvlText w:val="%2."/>
      <w:lvlJc w:val="left"/>
      <w:pPr>
        <w:tabs>
          <w:tab w:val="num" w:pos="2072"/>
        </w:tabs>
        <w:ind w:left="2072" w:hanging="360"/>
      </w:pPr>
    </w:lvl>
    <w:lvl w:ilvl="2" w:tentative="1">
      <w:start w:val="1"/>
      <w:numFmt w:val="decimal"/>
      <w:lvlText w:val="%3."/>
      <w:lvlJc w:val="left"/>
      <w:pPr>
        <w:tabs>
          <w:tab w:val="num" w:pos="2792"/>
        </w:tabs>
        <w:ind w:left="2792" w:hanging="360"/>
      </w:pPr>
    </w:lvl>
    <w:lvl w:ilvl="3" w:tentative="1">
      <w:start w:val="1"/>
      <w:numFmt w:val="decimal"/>
      <w:lvlText w:val="%4."/>
      <w:lvlJc w:val="left"/>
      <w:pPr>
        <w:tabs>
          <w:tab w:val="num" w:pos="3512"/>
        </w:tabs>
        <w:ind w:left="3512" w:hanging="360"/>
      </w:pPr>
    </w:lvl>
    <w:lvl w:ilvl="4" w:tentative="1">
      <w:start w:val="1"/>
      <w:numFmt w:val="decimal"/>
      <w:lvlText w:val="%5."/>
      <w:lvlJc w:val="left"/>
      <w:pPr>
        <w:tabs>
          <w:tab w:val="num" w:pos="4232"/>
        </w:tabs>
        <w:ind w:left="4232" w:hanging="360"/>
      </w:pPr>
    </w:lvl>
    <w:lvl w:ilvl="5" w:tentative="1">
      <w:start w:val="1"/>
      <w:numFmt w:val="decimal"/>
      <w:lvlText w:val="%6."/>
      <w:lvlJc w:val="left"/>
      <w:pPr>
        <w:tabs>
          <w:tab w:val="num" w:pos="4952"/>
        </w:tabs>
        <w:ind w:left="4952" w:hanging="360"/>
      </w:pPr>
    </w:lvl>
    <w:lvl w:ilvl="6" w:tentative="1">
      <w:start w:val="1"/>
      <w:numFmt w:val="decimal"/>
      <w:lvlText w:val="%7."/>
      <w:lvlJc w:val="left"/>
      <w:pPr>
        <w:tabs>
          <w:tab w:val="num" w:pos="5672"/>
        </w:tabs>
        <w:ind w:left="5672" w:hanging="360"/>
      </w:pPr>
    </w:lvl>
    <w:lvl w:ilvl="7" w:tentative="1">
      <w:start w:val="1"/>
      <w:numFmt w:val="decimal"/>
      <w:lvlText w:val="%8."/>
      <w:lvlJc w:val="left"/>
      <w:pPr>
        <w:tabs>
          <w:tab w:val="num" w:pos="6392"/>
        </w:tabs>
        <w:ind w:left="6392" w:hanging="360"/>
      </w:pPr>
    </w:lvl>
    <w:lvl w:ilvl="8" w:tentative="1">
      <w:start w:val="1"/>
      <w:numFmt w:val="decimal"/>
      <w:lvlText w:val="%9."/>
      <w:lvlJc w:val="left"/>
      <w:pPr>
        <w:tabs>
          <w:tab w:val="num" w:pos="7112"/>
        </w:tabs>
        <w:ind w:left="7112" w:hanging="360"/>
      </w:pPr>
    </w:lvl>
  </w:abstractNum>
  <w:abstractNum w:abstractNumId="5" w15:restartNumberingAfterBreak="0">
    <w:nsid w:val="29FC564C"/>
    <w:multiLevelType w:val="hybridMultilevel"/>
    <w:tmpl w:val="C84464E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3E9C32A8"/>
    <w:multiLevelType w:val="hybridMultilevel"/>
    <w:tmpl w:val="E452BBD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2C24C53"/>
    <w:multiLevelType w:val="hybridMultilevel"/>
    <w:tmpl w:val="F766C60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5C934CF3"/>
    <w:multiLevelType w:val="hybridMultilevel"/>
    <w:tmpl w:val="84E48FE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61972BE6"/>
    <w:multiLevelType w:val="hybridMultilevel"/>
    <w:tmpl w:val="343C474C"/>
    <w:lvl w:ilvl="0" w:tplc="20000019">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677E2B13"/>
    <w:multiLevelType w:val="hybridMultilevel"/>
    <w:tmpl w:val="FF866D2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6813752E"/>
    <w:multiLevelType w:val="hybridMultilevel"/>
    <w:tmpl w:val="7C54416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70C0F469"/>
    <w:multiLevelType w:val="hybridMultilevel"/>
    <w:tmpl w:val="22D6E826"/>
    <w:lvl w:ilvl="0" w:tplc="B68223F2">
      <w:start w:val="1"/>
      <w:numFmt w:val="bullet"/>
      <w:lvlText w:val=""/>
      <w:lvlJc w:val="left"/>
      <w:pPr>
        <w:ind w:left="720" w:hanging="360"/>
      </w:pPr>
      <w:rPr>
        <w:rFonts w:ascii="Symbol" w:hAnsi="Symbol" w:hint="default"/>
      </w:rPr>
    </w:lvl>
    <w:lvl w:ilvl="1" w:tplc="76E6EE44">
      <w:start w:val="1"/>
      <w:numFmt w:val="bullet"/>
      <w:lvlText w:val="o"/>
      <w:lvlJc w:val="left"/>
      <w:pPr>
        <w:ind w:left="1440" w:hanging="360"/>
      </w:pPr>
      <w:rPr>
        <w:rFonts w:ascii="Courier New" w:hAnsi="Courier New" w:hint="default"/>
      </w:rPr>
    </w:lvl>
    <w:lvl w:ilvl="2" w:tplc="4F3888FC">
      <w:start w:val="1"/>
      <w:numFmt w:val="bullet"/>
      <w:lvlText w:val=""/>
      <w:lvlJc w:val="left"/>
      <w:pPr>
        <w:ind w:left="2160" w:hanging="360"/>
      </w:pPr>
      <w:rPr>
        <w:rFonts w:ascii="Wingdings" w:hAnsi="Wingdings" w:hint="default"/>
      </w:rPr>
    </w:lvl>
    <w:lvl w:ilvl="3" w:tplc="AA4CB554">
      <w:start w:val="1"/>
      <w:numFmt w:val="bullet"/>
      <w:lvlText w:val=""/>
      <w:lvlJc w:val="left"/>
      <w:pPr>
        <w:ind w:left="2880" w:hanging="360"/>
      </w:pPr>
      <w:rPr>
        <w:rFonts w:ascii="Symbol" w:hAnsi="Symbol" w:hint="default"/>
      </w:rPr>
    </w:lvl>
    <w:lvl w:ilvl="4" w:tplc="E902945A">
      <w:start w:val="1"/>
      <w:numFmt w:val="bullet"/>
      <w:lvlText w:val="o"/>
      <w:lvlJc w:val="left"/>
      <w:pPr>
        <w:ind w:left="3600" w:hanging="360"/>
      </w:pPr>
      <w:rPr>
        <w:rFonts w:ascii="Courier New" w:hAnsi="Courier New" w:hint="default"/>
      </w:rPr>
    </w:lvl>
    <w:lvl w:ilvl="5" w:tplc="B842327C">
      <w:start w:val="1"/>
      <w:numFmt w:val="bullet"/>
      <w:lvlText w:val=""/>
      <w:lvlJc w:val="left"/>
      <w:pPr>
        <w:ind w:left="4320" w:hanging="360"/>
      </w:pPr>
      <w:rPr>
        <w:rFonts w:ascii="Wingdings" w:hAnsi="Wingdings" w:hint="default"/>
      </w:rPr>
    </w:lvl>
    <w:lvl w:ilvl="6" w:tplc="45A4F35A">
      <w:start w:val="1"/>
      <w:numFmt w:val="bullet"/>
      <w:lvlText w:val=""/>
      <w:lvlJc w:val="left"/>
      <w:pPr>
        <w:ind w:left="5040" w:hanging="360"/>
      </w:pPr>
      <w:rPr>
        <w:rFonts w:ascii="Symbol" w:hAnsi="Symbol" w:hint="default"/>
      </w:rPr>
    </w:lvl>
    <w:lvl w:ilvl="7" w:tplc="89DE9094">
      <w:start w:val="1"/>
      <w:numFmt w:val="bullet"/>
      <w:lvlText w:val="o"/>
      <w:lvlJc w:val="left"/>
      <w:pPr>
        <w:ind w:left="5760" w:hanging="360"/>
      </w:pPr>
      <w:rPr>
        <w:rFonts w:ascii="Courier New" w:hAnsi="Courier New" w:hint="default"/>
      </w:rPr>
    </w:lvl>
    <w:lvl w:ilvl="8" w:tplc="11181810">
      <w:start w:val="1"/>
      <w:numFmt w:val="bullet"/>
      <w:lvlText w:val=""/>
      <w:lvlJc w:val="left"/>
      <w:pPr>
        <w:ind w:left="6480" w:hanging="360"/>
      </w:pPr>
      <w:rPr>
        <w:rFonts w:ascii="Wingdings" w:hAnsi="Wingdings" w:hint="default"/>
      </w:rPr>
    </w:lvl>
  </w:abstractNum>
  <w:num w:numId="1" w16cid:durableId="1661998864">
    <w:abstractNumId w:val="4"/>
  </w:num>
  <w:num w:numId="2" w16cid:durableId="272057827">
    <w:abstractNumId w:val="12"/>
  </w:num>
  <w:num w:numId="3" w16cid:durableId="740564268">
    <w:abstractNumId w:val="3"/>
  </w:num>
  <w:num w:numId="4" w16cid:durableId="476259918">
    <w:abstractNumId w:val="6"/>
  </w:num>
  <w:num w:numId="5" w16cid:durableId="684746593">
    <w:abstractNumId w:val="5"/>
  </w:num>
  <w:num w:numId="6" w16cid:durableId="939067625">
    <w:abstractNumId w:val="0"/>
  </w:num>
  <w:num w:numId="7" w16cid:durableId="1527719002">
    <w:abstractNumId w:val="2"/>
  </w:num>
  <w:num w:numId="8" w16cid:durableId="1675185377">
    <w:abstractNumId w:val="7"/>
  </w:num>
  <w:num w:numId="9" w16cid:durableId="1318071901">
    <w:abstractNumId w:val="11"/>
  </w:num>
  <w:num w:numId="10" w16cid:durableId="1798453187">
    <w:abstractNumId w:val="8"/>
  </w:num>
  <w:num w:numId="11" w16cid:durableId="852259098">
    <w:abstractNumId w:val="9"/>
  </w:num>
  <w:num w:numId="12" w16cid:durableId="1718386429">
    <w:abstractNumId w:val="1"/>
  </w:num>
  <w:num w:numId="13" w16cid:durableId="1296335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2"/>
    <w:compatSetting w:name="useWord2013TrackBottomHyphenation" w:uri="http://schemas.microsoft.com/office/word" w:val="1"/>
  </w:compat>
  <w:rsids>
    <w:rsidRoot w:val="006A3A5D"/>
    <w:rsid w:val="000072E1"/>
    <w:rsid w:val="00012D9B"/>
    <w:rsid w:val="00013C4B"/>
    <w:rsid w:val="00014E76"/>
    <w:rsid w:val="000312A6"/>
    <w:rsid w:val="00034953"/>
    <w:rsid w:val="00034DAA"/>
    <w:rsid w:val="000353F4"/>
    <w:rsid w:val="0004107D"/>
    <w:rsid w:val="00041744"/>
    <w:rsid w:val="00043F20"/>
    <w:rsid w:val="00046A61"/>
    <w:rsid w:val="00053A70"/>
    <w:rsid w:val="00061960"/>
    <w:rsid w:val="000701AA"/>
    <w:rsid w:val="0007093D"/>
    <w:rsid w:val="000709C5"/>
    <w:rsid w:val="0007156A"/>
    <w:rsid w:val="00076E82"/>
    <w:rsid w:val="0008237C"/>
    <w:rsid w:val="0008773F"/>
    <w:rsid w:val="00091006"/>
    <w:rsid w:val="000913E7"/>
    <w:rsid w:val="00091703"/>
    <w:rsid w:val="00095F6F"/>
    <w:rsid w:val="00097935"/>
    <w:rsid w:val="000A2B32"/>
    <w:rsid w:val="000A4BC0"/>
    <w:rsid w:val="000A5FC7"/>
    <w:rsid w:val="000A70DF"/>
    <w:rsid w:val="000B1A31"/>
    <w:rsid w:val="000B6065"/>
    <w:rsid w:val="000C5A8D"/>
    <w:rsid w:val="000D12F0"/>
    <w:rsid w:val="000D6EFD"/>
    <w:rsid w:val="000D7A14"/>
    <w:rsid w:val="000D7A88"/>
    <w:rsid w:val="000E2485"/>
    <w:rsid w:val="000E44D9"/>
    <w:rsid w:val="000F034D"/>
    <w:rsid w:val="000F24CE"/>
    <w:rsid w:val="000F5FCB"/>
    <w:rsid w:val="00101BE2"/>
    <w:rsid w:val="00104CAC"/>
    <w:rsid w:val="0011039B"/>
    <w:rsid w:val="00112919"/>
    <w:rsid w:val="001139DF"/>
    <w:rsid w:val="00122FDA"/>
    <w:rsid w:val="001342D0"/>
    <w:rsid w:val="00135ABF"/>
    <w:rsid w:val="00143252"/>
    <w:rsid w:val="00144F24"/>
    <w:rsid w:val="001463E7"/>
    <w:rsid w:val="001470D1"/>
    <w:rsid w:val="0014789E"/>
    <w:rsid w:val="00151FE5"/>
    <w:rsid w:val="001670B3"/>
    <w:rsid w:val="001723C5"/>
    <w:rsid w:val="00172737"/>
    <w:rsid w:val="00184EB0"/>
    <w:rsid w:val="001911FB"/>
    <w:rsid w:val="001932CC"/>
    <w:rsid w:val="00193D78"/>
    <w:rsid w:val="0019605E"/>
    <w:rsid w:val="00197825"/>
    <w:rsid w:val="001A65B3"/>
    <w:rsid w:val="001B0438"/>
    <w:rsid w:val="001D6890"/>
    <w:rsid w:val="001D7153"/>
    <w:rsid w:val="001D7671"/>
    <w:rsid w:val="001D7705"/>
    <w:rsid w:val="001D7A0D"/>
    <w:rsid w:val="001E2BFA"/>
    <w:rsid w:val="001E6D99"/>
    <w:rsid w:val="001E77BC"/>
    <w:rsid w:val="001F35B6"/>
    <w:rsid w:val="001F7B9E"/>
    <w:rsid w:val="0020031B"/>
    <w:rsid w:val="00200BBE"/>
    <w:rsid w:val="00203B01"/>
    <w:rsid w:val="00213668"/>
    <w:rsid w:val="002142D9"/>
    <w:rsid w:val="00221EE3"/>
    <w:rsid w:val="0022240F"/>
    <w:rsid w:val="00223341"/>
    <w:rsid w:val="002240C6"/>
    <w:rsid w:val="0023688F"/>
    <w:rsid w:val="00236B80"/>
    <w:rsid w:val="002536E4"/>
    <w:rsid w:val="00253A49"/>
    <w:rsid w:val="002553E5"/>
    <w:rsid w:val="00264301"/>
    <w:rsid w:val="00265C45"/>
    <w:rsid w:val="00271D09"/>
    <w:rsid w:val="00272D04"/>
    <w:rsid w:val="00282DB4"/>
    <w:rsid w:val="002850DB"/>
    <w:rsid w:val="00286C7F"/>
    <w:rsid w:val="00287BF1"/>
    <w:rsid w:val="0029209E"/>
    <w:rsid w:val="002A08F3"/>
    <w:rsid w:val="002A2D76"/>
    <w:rsid w:val="002A2EC8"/>
    <w:rsid w:val="002A4106"/>
    <w:rsid w:val="002A5B8C"/>
    <w:rsid w:val="002A648E"/>
    <w:rsid w:val="002A6664"/>
    <w:rsid w:val="002A684F"/>
    <w:rsid w:val="002B2E74"/>
    <w:rsid w:val="002B6247"/>
    <w:rsid w:val="002C02AC"/>
    <w:rsid w:val="002C50F6"/>
    <w:rsid w:val="002C7EA9"/>
    <w:rsid w:val="002D4F68"/>
    <w:rsid w:val="002E16E9"/>
    <w:rsid w:val="002E5567"/>
    <w:rsid w:val="002F29C1"/>
    <w:rsid w:val="00300004"/>
    <w:rsid w:val="0030062D"/>
    <w:rsid w:val="00300E95"/>
    <w:rsid w:val="003113A3"/>
    <w:rsid w:val="00312ED3"/>
    <w:rsid w:val="00313432"/>
    <w:rsid w:val="00317A1D"/>
    <w:rsid w:val="00317C77"/>
    <w:rsid w:val="003216E4"/>
    <w:rsid w:val="00321DC4"/>
    <w:rsid w:val="00331806"/>
    <w:rsid w:val="00335906"/>
    <w:rsid w:val="003367A6"/>
    <w:rsid w:val="003370BE"/>
    <w:rsid w:val="00341F01"/>
    <w:rsid w:val="00343BF6"/>
    <w:rsid w:val="00346979"/>
    <w:rsid w:val="00350C36"/>
    <w:rsid w:val="003551BB"/>
    <w:rsid w:val="00357B0D"/>
    <w:rsid w:val="0036578C"/>
    <w:rsid w:val="00365A52"/>
    <w:rsid w:val="00366368"/>
    <w:rsid w:val="00366630"/>
    <w:rsid w:val="003709BE"/>
    <w:rsid w:val="00370C56"/>
    <w:rsid w:val="00370DC2"/>
    <w:rsid w:val="0037713F"/>
    <w:rsid w:val="0038079E"/>
    <w:rsid w:val="00380F56"/>
    <w:rsid w:val="00381251"/>
    <w:rsid w:val="00383B95"/>
    <w:rsid w:val="003850E2"/>
    <w:rsid w:val="00394067"/>
    <w:rsid w:val="00395ED4"/>
    <w:rsid w:val="003A1954"/>
    <w:rsid w:val="003A2A06"/>
    <w:rsid w:val="003A40DF"/>
    <w:rsid w:val="003B675A"/>
    <w:rsid w:val="003C08F2"/>
    <w:rsid w:val="003C26BD"/>
    <w:rsid w:val="003C71E3"/>
    <w:rsid w:val="003D0D3D"/>
    <w:rsid w:val="003D5535"/>
    <w:rsid w:val="003D6B20"/>
    <w:rsid w:val="003E38ED"/>
    <w:rsid w:val="003E45EE"/>
    <w:rsid w:val="003E4F49"/>
    <w:rsid w:val="003F22C9"/>
    <w:rsid w:val="003F33E0"/>
    <w:rsid w:val="003F552F"/>
    <w:rsid w:val="003F5CD4"/>
    <w:rsid w:val="004055F0"/>
    <w:rsid w:val="004058A6"/>
    <w:rsid w:val="004072BE"/>
    <w:rsid w:val="004118EF"/>
    <w:rsid w:val="004137F1"/>
    <w:rsid w:val="00414572"/>
    <w:rsid w:val="00416AAE"/>
    <w:rsid w:val="00417401"/>
    <w:rsid w:val="004236B4"/>
    <w:rsid w:val="004246F5"/>
    <w:rsid w:val="00426686"/>
    <w:rsid w:val="0043195A"/>
    <w:rsid w:val="00431FDE"/>
    <w:rsid w:val="00432A63"/>
    <w:rsid w:val="004365C4"/>
    <w:rsid w:val="004416BA"/>
    <w:rsid w:val="00452DDA"/>
    <w:rsid w:val="004551CC"/>
    <w:rsid w:val="004604FE"/>
    <w:rsid w:val="00461678"/>
    <w:rsid w:val="00461A4C"/>
    <w:rsid w:val="00467B55"/>
    <w:rsid w:val="00467DEF"/>
    <w:rsid w:val="00470ECE"/>
    <w:rsid w:val="00471F37"/>
    <w:rsid w:val="004860BC"/>
    <w:rsid w:val="00486D23"/>
    <w:rsid w:val="00492A4C"/>
    <w:rsid w:val="00493A43"/>
    <w:rsid w:val="00494C2D"/>
    <w:rsid w:val="004A15F0"/>
    <w:rsid w:val="004A18B2"/>
    <w:rsid w:val="004A2C88"/>
    <w:rsid w:val="004A3C47"/>
    <w:rsid w:val="004A6773"/>
    <w:rsid w:val="004B0AB1"/>
    <w:rsid w:val="004B1692"/>
    <w:rsid w:val="004B19B1"/>
    <w:rsid w:val="004B51C9"/>
    <w:rsid w:val="004B75E1"/>
    <w:rsid w:val="004D7260"/>
    <w:rsid w:val="004D7DBA"/>
    <w:rsid w:val="004E159C"/>
    <w:rsid w:val="004E6147"/>
    <w:rsid w:val="004F0B9C"/>
    <w:rsid w:val="004F2E79"/>
    <w:rsid w:val="004F506E"/>
    <w:rsid w:val="00512418"/>
    <w:rsid w:val="00512F50"/>
    <w:rsid w:val="00520D54"/>
    <w:rsid w:val="00521CE6"/>
    <w:rsid w:val="00522A2E"/>
    <w:rsid w:val="00526CBD"/>
    <w:rsid w:val="00527A21"/>
    <w:rsid w:val="005301D8"/>
    <w:rsid w:val="00534FF7"/>
    <w:rsid w:val="005415A6"/>
    <w:rsid w:val="005444AE"/>
    <w:rsid w:val="00551950"/>
    <w:rsid w:val="00552644"/>
    <w:rsid w:val="00554582"/>
    <w:rsid w:val="00556122"/>
    <w:rsid w:val="005573D4"/>
    <w:rsid w:val="0056485A"/>
    <w:rsid w:val="00565CB9"/>
    <w:rsid w:val="005662B0"/>
    <w:rsid w:val="00576ED6"/>
    <w:rsid w:val="005774C4"/>
    <w:rsid w:val="00577F2D"/>
    <w:rsid w:val="00581DA0"/>
    <w:rsid w:val="00585927"/>
    <w:rsid w:val="0058597B"/>
    <w:rsid w:val="005867DA"/>
    <w:rsid w:val="005868E5"/>
    <w:rsid w:val="00586B04"/>
    <w:rsid w:val="00587E71"/>
    <w:rsid w:val="005922AB"/>
    <w:rsid w:val="0059391C"/>
    <w:rsid w:val="005A3617"/>
    <w:rsid w:val="005A3B63"/>
    <w:rsid w:val="005A5C9E"/>
    <w:rsid w:val="005B19CE"/>
    <w:rsid w:val="005B3B3B"/>
    <w:rsid w:val="005C2E5A"/>
    <w:rsid w:val="005C749E"/>
    <w:rsid w:val="005D0D9F"/>
    <w:rsid w:val="005E1DAB"/>
    <w:rsid w:val="005E2C3A"/>
    <w:rsid w:val="005E3195"/>
    <w:rsid w:val="005E3C74"/>
    <w:rsid w:val="005E4852"/>
    <w:rsid w:val="005E4EFC"/>
    <w:rsid w:val="005E50C9"/>
    <w:rsid w:val="005E5240"/>
    <w:rsid w:val="005F32A5"/>
    <w:rsid w:val="005F58C4"/>
    <w:rsid w:val="00610134"/>
    <w:rsid w:val="0061121B"/>
    <w:rsid w:val="00611C20"/>
    <w:rsid w:val="00615129"/>
    <w:rsid w:val="00620B1C"/>
    <w:rsid w:val="00623F7E"/>
    <w:rsid w:val="00624A64"/>
    <w:rsid w:val="0062759C"/>
    <w:rsid w:val="00627EF7"/>
    <w:rsid w:val="0063268E"/>
    <w:rsid w:val="0064478F"/>
    <w:rsid w:val="006502FC"/>
    <w:rsid w:val="00650A24"/>
    <w:rsid w:val="00652263"/>
    <w:rsid w:val="0065587F"/>
    <w:rsid w:val="00656342"/>
    <w:rsid w:val="00660A0D"/>
    <w:rsid w:val="00661F12"/>
    <w:rsid w:val="00663F90"/>
    <w:rsid w:val="00665E10"/>
    <w:rsid w:val="00670369"/>
    <w:rsid w:val="006736F1"/>
    <w:rsid w:val="00674220"/>
    <w:rsid w:val="006773DF"/>
    <w:rsid w:val="00690652"/>
    <w:rsid w:val="006946E4"/>
    <w:rsid w:val="006A1EC6"/>
    <w:rsid w:val="006A3A5D"/>
    <w:rsid w:val="006A5CBE"/>
    <w:rsid w:val="006A6BF2"/>
    <w:rsid w:val="006B27D4"/>
    <w:rsid w:val="006B3E37"/>
    <w:rsid w:val="006B74F8"/>
    <w:rsid w:val="006C2F6A"/>
    <w:rsid w:val="006C625B"/>
    <w:rsid w:val="006D2427"/>
    <w:rsid w:val="006D2F8B"/>
    <w:rsid w:val="006D4003"/>
    <w:rsid w:val="006D4005"/>
    <w:rsid w:val="006D672B"/>
    <w:rsid w:val="006E288A"/>
    <w:rsid w:val="006E2E4D"/>
    <w:rsid w:val="006E31F4"/>
    <w:rsid w:val="006E4F14"/>
    <w:rsid w:val="006E7A21"/>
    <w:rsid w:val="006F1939"/>
    <w:rsid w:val="00707910"/>
    <w:rsid w:val="00710EE2"/>
    <w:rsid w:val="00711A59"/>
    <w:rsid w:val="00713730"/>
    <w:rsid w:val="007139DD"/>
    <w:rsid w:val="007279EB"/>
    <w:rsid w:val="00731DA1"/>
    <w:rsid w:val="00732587"/>
    <w:rsid w:val="00735E7A"/>
    <w:rsid w:val="00741133"/>
    <w:rsid w:val="0074530A"/>
    <w:rsid w:val="00755222"/>
    <w:rsid w:val="007642A2"/>
    <w:rsid w:val="00765310"/>
    <w:rsid w:val="007845D8"/>
    <w:rsid w:val="00787884"/>
    <w:rsid w:val="007A379F"/>
    <w:rsid w:val="007B2421"/>
    <w:rsid w:val="007B2810"/>
    <w:rsid w:val="007B2B41"/>
    <w:rsid w:val="007B6D53"/>
    <w:rsid w:val="007B7E1A"/>
    <w:rsid w:val="007C177E"/>
    <w:rsid w:val="007C1A61"/>
    <w:rsid w:val="007D0639"/>
    <w:rsid w:val="007D2DF3"/>
    <w:rsid w:val="007E0058"/>
    <w:rsid w:val="007E0251"/>
    <w:rsid w:val="007E260B"/>
    <w:rsid w:val="007E581C"/>
    <w:rsid w:val="007F2E61"/>
    <w:rsid w:val="00800A69"/>
    <w:rsid w:val="00802622"/>
    <w:rsid w:val="00811567"/>
    <w:rsid w:val="00812C1A"/>
    <w:rsid w:val="00813EB2"/>
    <w:rsid w:val="0081595C"/>
    <w:rsid w:val="00822CCA"/>
    <w:rsid w:val="008241CF"/>
    <w:rsid w:val="00836085"/>
    <w:rsid w:val="008373BB"/>
    <w:rsid w:val="00840000"/>
    <w:rsid w:val="00840EAF"/>
    <w:rsid w:val="00842160"/>
    <w:rsid w:val="00845171"/>
    <w:rsid w:val="0085405E"/>
    <w:rsid w:val="0085650A"/>
    <w:rsid w:val="008600F1"/>
    <w:rsid w:val="00860F5D"/>
    <w:rsid w:val="008665D4"/>
    <w:rsid w:val="0087208B"/>
    <w:rsid w:val="0087242A"/>
    <w:rsid w:val="008736F6"/>
    <w:rsid w:val="0087720E"/>
    <w:rsid w:val="00882860"/>
    <w:rsid w:val="0088368E"/>
    <w:rsid w:val="008933C4"/>
    <w:rsid w:val="00894033"/>
    <w:rsid w:val="00895465"/>
    <w:rsid w:val="008956CD"/>
    <w:rsid w:val="008A0F65"/>
    <w:rsid w:val="008A3CF0"/>
    <w:rsid w:val="008A602E"/>
    <w:rsid w:val="008A71DE"/>
    <w:rsid w:val="008B12E7"/>
    <w:rsid w:val="008B52C1"/>
    <w:rsid w:val="008B5D06"/>
    <w:rsid w:val="008B7DA1"/>
    <w:rsid w:val="008C0777"/>
    <w:rsid w:val="008C2D07"/>
    <w:rsid w:val="008C5DA4"/>
    <w:rsid w:val="008C6111"/>
    <w:rsid w:val="008C62CE"/>
    <w:rsid w:val="008C68BF"/>
    <w:rsid w:val="008C75EC"/>
    <w:rsid w:val="008D2763"/>
    <w:rsid w:val="008D2EC8"/>
    <w:rsid w:val="008D45DF"/>
    <w:rsid w:val="008E2CB3"/>
    <w:rsid w:val="008E5C07"/>
    <w:rsid w:val="008F7497"/>
    <w:rsid w:val="00900DD3"/>
    <w:rsid w:val="009025F4"/>
    <w:rsid w:val="009123BC"/>
    <w:rsid w:val="00912CFE"/>
    <w:rsid w:val="00920B18"/>
    <w:rsid w:val="009322DB"/>
    <w:rsid w:val="0093548E"/>
    <w:rsid w:val="0093645F"/>
    <w:rsid w:val="009366FA"/>
    <w:rsid w:val="009374D2"/>
    <w:rsid w:val="00937EA1"/>
    <w:rsid w:val="00937F0D"/>
    <w:rsid w:val="00945580"/>
    <w:rsid w:val="009506D9"/>
    <w:rsid w:val="00956012"/>
    <w:rsid w:val="00956674"/>
    <w:rsid w:val="009606D9"/>
    <w:rsid w:val="009750BE"/>
    <w:rsid w:val="00976F83"/>
    <w:rsid w:val="00977F99"/>
    <w:rsid w:val="00983FF8"/>
    <w:rsid w:val="009847A5"/>
    <w:rsid w:val="009A28C9"/>
    <w:rsid w:val="009A7B0B"/>
    <w:rsid w:val="009A7FBB"/>
    <w:rsid w:val="009B1E5B"/>
    <w:rsid w:val="009B5B17"/>
    <w:rsid w:val="009B5B4F"/>
    <w:rsid w:val="009B7E07"/>
    <w:rsid w:val="009C075F"/>
    <w:rsid w:val="009C4695"/>
    <w:rsid w:val="009C4C81"/>
    <w:rsid w:val="009C5BFC"/>
    <w:rsid w:val="009C6CE5"/>
    <w:rsid w:val="009D0447"/>
    <w:rsid w:val="009D10D9"/>
    <w:rsid w:val="009D12F6"/>
    <w:rsid w:val="009D395D"/>
    <w:rsid w:val="009D6128"/>
    <w:rsid w:val="009E09F5"/>
    <w:rsid w:val="009E2684"/>
    <w:rsid w:val="009E528D"/>
    <w:rsid w:val="009F118B"/>
    <w:rsid w:val="009F2744"/>
    <w:rsid w:val="009F6626"/>
    <w:rsid w:val="009F74F5"/>
    <w:rsid w:val="00A03A9D"/>
    <w:rsid w:val="00A0502B"/>
    <w:rsid w:val="00A078C6"/>
    <w:rsid w:val="00A17230"/>
    <w:rsid w:val="00A17291"/>
    <w:rsid w:val="00A17582"/>
    <w:rsid w:val="00A22396"/>
    <w:rsid w:val="00A2611C"/>
    <w:rsid w:val="00A36AF4"/>
    <w:rsid w:val="00A420B0"/>
    <w:rsid w:val="00A43CA8"/>
    <w:rsid w:val="00A442DB"/>
    <w:rsid w:val="00A463E3"/>
    <w:rsid w:val="00A5281A"/>
    <w:rsid w:val="00A5522A"/>
    <w:rsid w:val="00A55A33"/>
    <w:rsid w:val="00A563FB"/>
    <w:rsid w:val="00A56DDB"/>
    <w:rsid w:val="00A578D3"/>
    <w:rsid w:val="00A67330"/>
    <w:rsid w:val="00A7215F"/>
    <w:rsid w:val="00A72D3B"/>
    <w:rsid w:val="00A81713"/>
    <w:rsid w:val="00A83710"/>
    <w:rsid w:val="00A853CB"/>
    <w:rsid w:val="00A85472"/>
    <w:rsid w:val="00A92563"/>
    <w:rsid w:val="00A945CA"/>
    <w:rsid w:val="00A97191"/>
    <w:rsid w:val="00AA182A"/>
    <w:rsid w:val="00AA275B"/>
    <w:rsid w:val="00AA2D86"/>
    <w:rsid w:val="00AA47E0"/>
    <w:rsid w:val="00AB168A"/>
    <w:rsid w:val="00AB19EF"/>
    <w:rsid w:val="00AB2643"/>
    <w:rsid w:val="00AB5690"/>
    <w:rsid w:val="00AB57EE"/>
    <w:rsid w:val="00AB7648"/>
    <w:rsid w:val="00AC7A49"/>
    <w:rsid w:val="00AD0B83"/>
    <w:rsid w:val="00AD2726"/>
    <w:rsid w:val="00AD3E7C"/>
    <w:rsid w:val="00AD6E7D"/>
    <w:rsid w:val="00AE2BAD"/>
    <w:rsid w:val="00AE3537"/>
    <w:rsid w:val="00AE7494"/>
    <w:rsid w:val="00AF41FA"/>
    <w:rsid w:val="00AF5621"/>
    <w:rsid w:val="00B127D4"/>
    <w:rsid w:val="00B15346"/>
    <w:rsid w:val="00B1538B"/>
    <w:rsid w:val="00B159ED"/>
    <w:rsid w:val="00B30016"/>
    <w:rsid w:val="00B30A63"/>
    <w:rsid w:val="00B3159B"/>
    <w:rsid w:val="00B36519"/>
    <w:rsid w:val="00B40862"/>
    <w:rsid w:val="00B40910"/>
    <w:rsid w:val="00B42267"/>
    <w:rsid w:val="00B436E4"/>
    <w:rsid w:val="00B45E57"/>
    <w:rsid w:val="00B47705"/>
    <w:rsid w:val="00B5140F"/>
    <w:rsid w:val="00B51B0F"/>
    <w:rsid w:val="00B56532"/>
    <w:rsid w:val="00B6058C"/>
    <w:rsid w:val="00B617E4"/>
    <w:rsid w:val="00B64ECF"/>
    <w:rsid w:val="00B64FAF"/>
    <w:rsid w:val="00B65088"/>
    <w:rsid w:val="00B73B47"/>
    <w:rsid w:val="00B819E4"/>
    <w:rsid w:val="00B86502"/>
    <w:rsid w:val="00B91C10"/>
    <w:rsid w:val="00B932D8"/>
    <w:rsid w:val="00B94400"/>
    <w:rsid w:val="00B95650"/>
    <w:rsid w:val="00B9756A"/>
    <w:rsid w:val="00BA020B"/>
    <w:rsid w:val="00BA0460"/>
    <w:rsid w:val="00BA3916"/>
    <w:rsid w:val="00BA6DD6"/>
    <w:rsid w:val="00BA6E77"/>
    <w:rsid w:val="00BB3E19"/>
    <w:rsid w:val="00BB649E"/>
    <w:rsid w:val="00BC2920"/>
    <w:rsid w:val="00BC31E0"/>
    <w:rsid w:val="00BC3811"/>
    <w:rsid w:val="00BC4D44"/>
    <w:rsid w:val="00BC54C5"/>
    <w:rsid w:val="00BC7345"/>
    <w:rsid w:val="00BD0989"/>
    <w:rsid w:val="00BD0FE6"/>
    <w:rsid w:val="00BD1022"/>
    <w:rsid w:val="00BD5B0D"/>
    <w:rsid w:val="00BE0F6B"/>
    <w:rsid w:val="00BE444A"/>
    <w:rsid w:val="00BE65FE"/>
    <w:rsid w:val="00BE7263"/>
    <w:rsid w:val="00BF2715"/>
    <w:rsid w:val="00BF333B"/>
    <w:rsid w:val="00BF7B7E"/>
    <w:rsid w:val="00C00873"/>
    <w:rsid w:val="00C14EC8"/>
    <w:rsid w:val="00C25BF5"/>
    <w:rsid w:val="00C300D9"/>
    <w:rsid w:val="00C31193"/>
    <w:rsid w:val="00C3140A"/>
    <w:rsid w:val="00C33826"/>
    <w:rsid w:val="00C3732B"/>
    <w:rsid w:val="00C37819"/>
    <w:rsid w:val="00C40581"/>
    <w:rsid w:val="00C42E79"/>
    <w:rsid w:val="00C45C8C"/>
    <w:rsid w:val="00C45D80"/>
    <w:rsid w:val="00C52DEF"/>
    <w:rsid w:val="00C64913"/>
    <w:rsid w:val="00C64C8E"/>
    <w:rsid w:val="00C65CB2"/>
    <w:rsid w:val="00C67FBC"/>
    <w:rsid w:val="00C73581"/>
    <w:rsid w:val="00C837C7"/>
    <w:rsid w:val="00C868FF"/>
    <w:rsid w:val="00C92F17"/>
    <w:rsid w:val="00C937E9"/>
    <w:rsid w:val="00C938AD"/>
    <w:rsid w:val="00C96619"/>
    <w:rsid w:val="00C96651"/>
    <w:rsid w:val="00CA44AE"/>
    <w:rsid w:val="00CA7338"/>
    <w:rsid w:val="00CB0371"/>
    <w:rsid w:val="00CB68AC"/>
    <w:rsid w:val="00CB6CC6"/>
    <w:rsid w:val="00CB72C3"/>
    <w:rsid w:val="00CC4ABC"/>
    <w:rsid w:val="00CC6A4D"/>
    <w:rsid w:val="00CD2837"/>
    <w:rsid w:val="00CD3673"/>
    <w:rsid w:val="00CD4546"/>
    <w:rsid w:val="00CD45EE"/>
    <w:rsid w:val="00CD6736"/>
    <w:rsid w:val="00CE2529"/>
    <w:rsid w:val="00CE3A8D"/>
    <w:rsid w:val="00CF1AE5"/>
    <w:rsid w:val="00CF2009"/>
    <w:rsid w:val="00CF679A"/>
    <w:rsid w:val="00CF6E94"/>
    <w:rsid w:val="00D11ED2"/>
    <w:rsid w:val="00D12AF9"/>
    <w:rsid w:val="00D12D12"/>
    <w:rsid w:val="00D20400"/>
    <w:rsid w:val="00D26A17"/>
    <w:rsid w:val="00D34AA6"/>
    <w:rsid w:val="00D354ED"/>
    <w:rsid w:val="00D36CDB"/>
    <w:rsid w:val="00D51DB8"/>
    <w:rsid w:val="00D61884"/>
    <w:rsid w:val="00D62FD1"/>
    <w:rsid w:val="00D63906"/>
    <w:rsid w:val="00D65861"/>
    <w:rsid w:val="00D671DE"/>
    <w:rsid w:val="00D739AC"/>
    <w:rsid w:val="00D73FE8"/>
    <w:rsid w:val="00D777BB"/>
    <w:rsid w:val="00D825A7"/>
    <w:rsid w:val="00D837D1"/>
    <w:rsid w:val="00D92E12"/>
    <w:rsid w:val="00D94157"/>
    <w:rsid w:val="00D954F1"/>
    <w:rsid w:val="00D95D9F"/>
    <w:rsid w:val="00D97B3B"/>
    <w:rsid w:val="00DA5638"/>
    <w:rsid w:val="00DA5F01"/>
    <w:rsid w:val="00DA7209"/>
    <w:rsid w:val="00DB0571"/>
    <w:rsid w:val="00DB3818"/>
    <w:rsid w:val="00DB5760"/>
    <w:rsid w:val="00DB6827"/>
    <w:rsid w:val="00DB7654"/>
    <w:rsid w:val="00DC50CF"/>
    <w:rsid w:val="00DD55E2"/>
    <w:rsid w:val="00DD6995"/>
    <w:rsid w:val="00DE2099"/>
    <w:rsid w:val="00DE48B1"/>
    <w:rsid w:val="00DF6488"/>
    <w:rsid w:val="00DF744E"/>
    <w:rsid w:val="00E002CC"/>
    <w:rsid w:val="00E011D8"/>
    <w:rsid w:val="00E02216"/>
    <w:rsid w:val="00E0255A"/>
    <w:rsid w:val="00E02589"/>
    <w:rsid w:val="00E03477"/>
    <w:rsid w:val="00E11F59"/>
    <w:rsid w:val="00E146DE"/>
    <w:rsid w:val="00E155BC"/>
    <w:rsid w:val="00E17037"/>
    <w:rsid w:val="00E23535"/>
    <w:rsid w:val="00E2480D"/>
    <w:rsid w:val="00E2622C"/>
    <w:rsid w:val="00E324C6"/>
    <w:rsid w:val="00E32CCD"/>
    <w:rsid w:val="00E34370"/>
    <w:rsid w:val="00E358D9"/>
    <w:rsid w:val="00E42AED"/>
    <w:rsid w:val="00E46BC2"/>
    <w:rsid w:val="00E51BF1"/>
    <w:rsid w:val="00E52DD6"/>
    <w:rsid w:val="00E54DBA"/>
    <w:rsid w:val="00E55F93"/>
    <w:rsid w:val="00E57B8A"/>
    <w:rsid w:val="00E61C2D"/>
    <w:rsid w:val="00E67765"/>
    <w:rsid w:val="00E678D6"/>
    <w:rsid w:val="00E72F01"/>
    <w:rsid w:val="00E773D8"/>
    <w:rsid w:val="00E80FDA"/>
    <w:rsid w:val="00E86A0F"/>
    <w:rsid w:val="00E8783B"/>
    <w:rsid w:val="00E954DC"/>
    <w:rsid w:val="00E95A4D"/>
    <w:rsid w:val="00E97A82"/>
    <w:rsid w:val="00EA1180"/>
    <w:rsid w:val="00EA1857"/>
    <w:rsid w:val="00EA474D"/>
    <w:rsid w:val="00EA6625"/>
    <w:rsid w:val="00EB0216"/>
    <w:rsid w:val="00EB0A7E"/>
    <w:rsid w:val="00EB0C89"/>
    <w:rsid w:val="00EB121E"/>
    <w:rsid w:val="00EB67BA"/>
    <w:rsid w:val="00EB75A8"/>
    <w:rsid w:val="00EC17DB"/>
    <w:rsid w:val="00EC18F6"/>
    <w:rsid w:val="00EC1D52"/>
    <w:rsid w:val="00EC59C1"/>
    <w:rsid w:val="00EC638A"/>
    <w:rsid w:val="00ED05D1"/>
    <w:rsid w:val="00ED0A38"/>
    <w:rsid w:val="00ED2949"/>
    <w:rsid w:val="00ED2A2F"/>
    <w:rsid w:val="00ED3058"/>
    <w:rsid w:val="00EE3101"/>
    <w:rsid w:val="00EE3BA6"/>
    <w:rsid w:val="00EE3FE6"/>
    <w:rsid w:val="00EE6D65"/>
    <w:rsid w:val="00EF0D67"/>
    <w:rsid w:val="00F01C8B"/>
    <w:rsid w:val="00F0587F"/>
    <w:rsid w:val="00F16CF7"/>
    <w:rsid w:val="00F17335"/>
    <w:rsid w:val="00F2143A"/>
    <w:rsid w:val="00F305AB"/>
    <w:rsid w:val="00F311E6"/>
    <w:rsid w:val="00F33199"/>
    <w:rsid w:val="00F344E7"/>
    <w:rsid w:val="00F4004B"/>
    <w:rsid w:val="00F40D2A"/>
    <w:rsid w:val="00F45AA2"/>
    <w:rsid w:val="00F46F1C"/>
    <w:rsid w:val="00F5250C"/>
    <w:rsid w:val="00F57F34"/>
    <w:rsid w:val="00F607C0"/>
    <w:rsid w:val="00F62910"/>
    <w:rsid w:val="00F66D41"/>
    <w:rsid w:val="00F755E3"/>
    <w:rsid w:val="00F83256"/>
    <w:rsid w:val="00F90CE1"/>
    <w:rsid w:val="00F90F8B"/>
    <w:rsid w:val="00F90FBB"/>
    <w:rsid w:val="00F91B81"/>
    <w:rsid w:val="00F930DA"/>
    <w:rsid w:val="00F97626"/>
    <w:rsid w:val="00FA0861"/>
    <w:rsid w:val="00FA08FF"/>
    <w:rsid w:val="00FA0C84"/>
    <w:rsid w:val="00FA16DC"/>
    <w:rsid w:val="00FA2E77"/>
    <w:rsid w:val="00FA372B"/>
    <w:rsid w:val="00FB2579"/>
    <w:rsid w:val="00FB3219"/>
    <w:rsid w:val="00FC12CA"/>
    <w:rsid w:val="00FD1DD0"/>
    <w:rsid w:val="00FD3376"/>
    <w:rsid w:val="00FE37B4"/>
    <w:rsid w:val="00FE6BAB"/>
    <w:rsid w:val="00FF282C"/>
    <w:rsid w:val="00FF445E"/>
    <w:rsid w:val="00FF7503"/>
    <w:rsid w:val="02EA1C3D"/>
    <w:rsid w:val="06B0CA49"/>
    <w:rsid w:val="09B31C57"/>
    <w:rsid w:val="0A006478"/>
    <w:rsid w:val="0B5A0B09"/>
    <w:rsid w:val="0C15F1BE"/>
    <w:rsid w:val="143728E9"/>
    <w:rsid w:val="15D336B3"/>
    <w:rsid w:val="173DDAB2"/>
    <w:rsid w:val="18ABEFA2"/>
    <w:rsid w:val="1A155952"/>
    <w:rsid w:val="1A845966"/>
    <w:rsid w:val="1D587E07"/>
    <w:rsid w:val="1E1000DF"/>
    <w:rsid w:val="2501A85D"/>
    <w:rsid w:val="271D4E07"/>
    <w:rsid w:val="2762DC6E"/>
    <w:rsid w:val="27D76095"/>
    <w:rsid w:val="288D86B8"/>
    <w:rsid w:val="2FB9A3D8"/>
    <w:rsid w:val="33C0BFE4"/>
    <w:rsid w:val="34406357"/>
    <w:rsid w:val="36F902B6"/>
    <w:rsid w:val="3767C561"/>
    <w:rsid w:val="3952717A"/>
    <w:rsid w:val="3B71AF87"/>
    <w:rsid w:val="3BB91218"/>
    <w:rsid w:val="43C0B0A9"/>
    <w:rsid w:val="452A4B6A"/>
    <w:rsid w:val="4669A8C8"/>
    <w:rsid w:val="473CE3B3"/>
    <w:rsid w:val="4B924F92"/>
    <w:rsid w:val="4BA4EC2A"/>
    <w:rsid w:val="50BDF64C"/>
    <w:rsid w:val="5219EF2A"/>
    <w:rsid w:val="52E4E280"/>
    <w:rsid w:val="552B82D6"/>
    <w:rsid w:val="57A2EAE7"/>
    <w:rsid w:val="5879EE15"/>
    <w:rsid w:val="58C90831"/>
    <w:rsid w:val="5DFB39B5"/>
    <w:rsid w:val="5E80F9AE"/>
    <w:rsid w:val="60762303"/>
    <w:rsid w:val="642CCFC0"/>
    <w:rsid w:val="64A51D25"/>
    <w:rsid w:val="65776689"/>
    <w:rsid w:val="65D680F9"/>
    <w:rsid w:val="672A333D"/>
    <w:rsid w:val="68CDF124"/>
    <w:rsid w:val="6D267999"/>
    <w:rsid w:val="6DC17A15"/>
    <w:rsid w:val="6E32D70E"/>
    <w:rsid w:val="6E740F57"/>
    <w:rsid w:val="6F7B6B01"/>
    <w:rsid w:val="70A99D0F"/>
    <w:rsid w:val="71ABB019"/>
    <w:rsid w:val="7274D36A"/>
    <w:rsid w:val="7410A3CB"/>
    <w:rsid w:val="756AA46B"/>
    <w:rsid w:val="7609FB05"/>
    <w:rsid w:val="7748448D"/>
    <w:rsid w:val="7AC96432"/>
    <w:rsid w:val="7CB517FD"/>
    <w:rsid w:val="7D748760"/>
    <w:rsid w:val="7E8A3321"/>
    <w:rsid w:val="7F89D4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F0EE9A"/>
  <w15:docId w15:val="{5A6D3AB0-2410-45C1-8BE9-CEA0F25ED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2744"/>
    <w:pPr>
      <w:spacing w:before="240" w:after="240" w:line="36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autoRedefine/>
    <w:uiPriority w:val="9"/>
    <w:qFormat/>
    <w:rsid w:val="001B0438"/>
    <w:pPr>
      <w:keepNext/>
      <w:keepLines/>
      <w:spacing w:after="0"/>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053A70"/>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3370BE"/>
    <w:pPr>
      <w:keepNext/>
      <w:keepLines/>
      <w:spacing w:before="40" w:after="0"/>
      <w:outlineLvl w:val="2"/>
    </w:pPr>
    <w:rPr>
      <w:rFonts w:eastAsiaTheme="majorEastAsia" w:cstheme="majorBidi"/>
      <w:b/>
    </w:rPr>
  </w:style>
  <w:style w:type="paragraph" w:styleId="Heading4">
    <w:name w:val="heading 4"/>
    <w:basedOn w:val="Normal"/>
    <w:next w:val="Normal"/>
    <w:link w:val="Heading4Char"/>
    <w:uiPriority w:val="9"/>
    <w:unhideWhenUsed/>
    <w:qFormat/>
    <w:rsid w:val="00BE444A"/>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0438"/>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053A7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370BE"/>
    <w:rPr>
      <w:rFonts w:ascii="Times New Roman" w:eastAsiaTheme="majorEastAsia" w:hAnsi="Times New Roman" w:cstheme="majorBidi"/>
      <w:b/>
      <w:color w:val="000000" w:themeColor="text1"/>
      <w:sz w:val="24"/>
      <w:szCs w:val="24"/>
      <w:lang w:val="en-US" w:eastAsia="en-US"/>
    </w:rPr>
  </w:style>
  <w:style w:type="paragraph" w:styleId="BalloonText">
    <w:name w:val="Balloon Text"/>
    <w:basedOn w:val="Normal"/>
    <w:link w:val="BalloonTextChar"/>
    <w:uiPriority w:val="99"/>
    <w:semiHidden/>
    <w:unhideWhenUsed/>
    <w:rsid w:val="006A3A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3A5D"/>
    <w:rPr>
      <w:rFonts w:ascii="Segoe UI" w:eastAsiaTheme="minorHAnsi" w:hAnsi="Segoe UI" w:cs="Segoe UI"/>
      <w:color w:val="000000" w:themeColor="text1"/>
      <w:sz w:val="18"/>
      <w:szCs w:val="18"/>
      <w:lang w:val="en-US" w:eastAsia="en-US"/>
    </w:rPr>
  </w:style>
  <w:style w:type="paragraph" w:styleId="NormalWeb">
    <w:name w:val="Normal (Web)"/>
    <w:basedOn w:val="Normal"/>
    <w:uiPriority w:val="99"/>
    <w:unhideWhenUsed/>
    <w:rsid w:val="006A3A5D"/>
    <w:pPr>
      <w:spacing w:before="100" w:beforeAutospacing="1" w:after="100" w:afterAutospacing="1" w:line="240" w:lineRule="auto"/>
      <w:jc w:val="left"/>
    </w:pPr>
  </w:style>
  <w:style w:type="paragraph" w:styleId="TOCHeading">
    <w:name w:val="TOC Heading"/>
    <w:basedOn w:val="Heading1"/>
    <w:next w:val="Normal"/>
    <w:uiPriority w:val="39"/>
    <w:unhideWhenUsed/>
    <w:qFormat/>
    <w:rsid w:val="006A3A5D"/>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A3A5D"/>
    <w:pPr>
      <w:spacing w:after="100"/>
    </w:pPr>
  </w:style>
  <w:style w:type="character" w:styleId="Hyperlink">
    <w:name w:val="Hyperlink"/>
    <w:basedOn w:val="DefaultParagraphFont"/>
    <w:uiPriority w:val="99"/>
    <w:unhideWhenUsed/>
    <w:rsid w:val="006A3A5D"/>
    <w:rPr>
      <w:color w:val="0563C1" w:themeColor="hyperlink"/>
      <w:u w:val="single"/>
    </w:rPr>
  </w:style>
  <w:style w:type="paragraph" w:styleId="TOC2">
    <w:name w:val="toc 2"/>
    <w:basedOn w:val="Normal"/>
    <w:next w:val="Normal"/>
    <w:autoRedefine/>
    <w:uiPriority w:val="39"/>
    <w:unhideWhenUsed/>
    <w:rsid w:val="003D6B20"/>
    <w:pPr>
      <w:spacing w:after="100"/>
      <w:ind w:left="240"/>
    </w:pPr>
  </w:style>
  <w:style w:type="paragraph" w:styleId="Header">
    <w:name w:val="header"/>
    <w:basedOn w:val="Normal"/>
    <w:link w:val="HeaderChar"/>
    <w:uiPriority w:val="99"/>
    <w:unhideWhenUsed/>
    <w:rsid w:val="00A03A9D"/>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A03A9D"/>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03A9D"/>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A03A9D"/>
    <w:rPr>
      <w:rFonts w:ascii="Times New Roman" w:eastAsia="Times New Roman" w:hAnsi="Times New Roman" w:cs="Times New Roman"/>
      <w:sz w:val="24"/>
      <w:szCs w:val="24"/>
    </w:rPr>
  </w:style>
  <w:style w:type="paragraph" w:styleId="ListParagraph">
    <w:name w:val="List Paragraph"/>
    <w:basedOn w:val="Normal"/>
    <w:uiPriority w:val="34"/>
    <w:qFormat/>
    <w:rsid w:val="00A36AF4"/>
    <w:pPr>
      <w:ind w:left="720"/>
      <w:contextualSpacing/>
    </w:pPr>
  </w:style>
  <w:style w:type="paragraph" w:styleId="TOC3">
    <w:name w:val="toc 3"/>
    <w:basedOn w:val="Normal"/>
    <w:next w:val="Normal"/>
    <w:autoRedefine/>
    <w:uiPriority w:val="39"/>
    <w:unhideWhenUsed/>
    <w:rsid w:val="005E1DAB"/>
    <w:pPr>
      <w:spacing w:after="100"/>
      <w:ind w:left="440"/>
    </w:pPr>
  </w:style>
  <w:style w:type="paragraph" w:customStyle="1" w:styleId="Figures">
    <w:name w:val="Figures"/>
    <w:basedOn w:val="TableofFigures"/>
    <w:link w:val="FiguresChar"/>
    <w:rsid w:val="009A28C9"/>
    <w:rPr>
      <w:rFonts w:eastAsia="SimSun"/>
      <w:i/>
    </w:rPr>
  </w:style>
  <w:style w:type="paragraph" w:styleId="NoSpacing">
    <w:name w:val="No Spacing"/>
    <w:uiPriority w:val="1"/>
    <w:qFormat/>
    <w:rsid w:val="00EA1857"/>
    <w:pPr>
      <w:spacing w:after="0" w:line="240" w:lineRule="auto"/>
      <w:jc w:val="both"/>
    </w:pPr>
    <w:rPr>
      <w:rFonts w:ascii="Times New Roman" w:eastAsia="Times New Roman" w:hAnsi="Times New Roman" w:cs="Times New Roman"/>
      <w:sz w:val="24"/>
      <w:szCs w:val="24"/>
    </w:rPr>
  </w:style>
  <w:style w:type="paragraph" w:styleId="TableofFigures">
    <w:name w:val="table of figures"/>
    <w:basedOn w:val="Normal"/>
    <w:next w:val="Normal"/>
    <w:link w:val="TableofFiguresChar"/>
    <w:uiPriority w:val="99"/>
    <w:unhideWhenUsed/>
    <w:rsid w:val="009A28C9"/>
    <w:pPr>
      <w:spacing w:after="0"/>
    </w:pPr>
  </w:style>
  <w:style w:type="character" w:customStyle="1" w:styleId="TableofFiguresChar">
    <w:name w:val="Table of Figures Char"/>
    <w:basedOn w:val="DefaultParagraphFont"/>
    <w:link w:val="TableofFigures"/>
    <w:uiPriority w:val="99"/>
    <w:rsid w:val="009A28C9"/>
    <w:rPr>
      <w:rFonts w:ascii="Times New Roman" w:eastAsia="Times New Roman" w:hAnsi="Times New Roman" w:cs="Times New Roman"/>
      <w:sz w:val="24"/>
      <w:szCs w:val="24"/>
    </w:rPr>
  </w:style>
  <w:style w:type="character" w:customStyle="1" w:styleId="FiguresChar">
    <w:name w:val="Figures Char"/>
    <w:basedOn w:val="TableofFiguresChar"/>
    <w:link w:val="Figures"/>
    <w:rsid w:val="009A28C9"/>
    <w:rPr>
      <w:rFonts w:ascii="Times New Roman" w:eastAsia="SimSun" w:hAnsi="Times New Roman" w:cs="Times New Roman"/>
      <w:i/>
      <w:sz w:val="24"/>
      <w:szCs w:val="24"/>
    </w:rPr>
  </w:style>
  <w:style w:type="paragraph" w:styleId="Caption">
    <w:name w:val="caption"/>
    <w:basedOn w:val="Normal"/>
    <w:next w:val="Normal"/>
    <w:uiPriority w:val="35"/>
    <w:unhideWhenUsed/>
    <w:qFormat/>
    <w:rsid w:val="00213668"/>
    <w:pPr>
      <w:spacing w:before="0" w:after="200" w:line="240" w:lineRule="auto"/>
      <w:jc w:val="center"/>
    </w:pPr>
    <w:rPr>
      <w:iCs/>
      <w:szCs w:val="18"/>
    </w:rPr>
  </w:style>
  <w:style w:type="character" w:styleId="FollowedHyperlink">
    <w:name w:val="FollowedHyperlink"/>
    <w:basedOn w:val="DefaultParagraphFont"/>
    <w:uiPriority w:val="99"/>
    <w:semiHidden/>
    <w:unhideWhenUsed/>
    <w:rsid w:val="00E57B8A"/>
    <w:rPr>
      <w:color w:val="954F72" w:themeColor="followedHyperlink"/>
      <w:u w:val="single"/>
    </w:rPr>
  </w:style>
  <w:style w:type="paragraph" w:styleId="Bibliography">
    <w:name w:val="Bibliography"/>
    <w:basedOn w:val="Normal"/>
    <w:next w:val="Normal"/>
    <w:uiPriority w:val="37"/>
    <w:unhideWhenUsed/>
    <w:rsid w:val="00493A43"/>
    <w:pPr>
      <w:spacing w:after="0" w:line="480" w:lineRule="auto"/>
      <w:ind w:left="720" w:hanging="720"/>
    </w:pPr>
  </w:style>
  <w:style w:type="table" w:styleId="TableGrid">
    <w:name w:val="Table Grid"/>
    <w:basedOn w:val="TableNormal"/>
    <w:uiPriority w:val="39"/>
    <w:rsid w:val="001E6D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1E2BFA"/>
    <w:rPr>
      <w:rFonts w:ascii="TimesNewRomanPSMT" w:hAnsi="TimesNewRomanPSMT" w:hint="default"/>
      <w:b w:val="0"/>
      <w:bCs w:val="0"/>
      <w:i w:val="0"/>
      <w:iCs w:val="0"/>
      <w:color w:val="000000"/>
      <w:sz w:val="24"/>
      <w:szCs w:val="24"/>
    </w:rPr>
  </w:style>
  <w:style w:type="character" w:customStyle="1" w:styleId="Heading4Char">
    <w:name w:val="Heading 4 Char"/>
    <w:basedOn w:val="DefaultParagraphFont"/>
    <w:link w:val="Heading4"/>
    <w:uiPriority w:val="9"/>
    <w:rsid w:val="00BE444A"/>
    <w:rPr>
      <w:rFonts w:ascii="Times New Roman" w:eastAsiaTheme="majorEastAsia" w:hAnsi="Times New Roman" w:cstheme="majorBidi"/>
      <w:b/>
      <w:iCs/>
      <w:sz w:val="24"/>
      <w:szCs w:val="24"/>
    </w:rPr>
  </w:style>
  <w:style w:type="paragraph" w:styleId="Revision">
    <w:name w:val="Revision"/>
    <w:hidden/>
    <w:uiPriority w:val="99"/>
    <w:semiHidden/>
    <w:rsid w:val="00FC12CA"/>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328959">
      <w:bodyDiv w:val="1"/>
      <w:marLeft w:val="0"/>
      <w:marRight w:val="0"/>
      <w:marTop w:val="0"/>
      <w:marBottom w:val="0"/>
      <w:divBdr>
        <w:top w:val="none" w:sz="0" w:space="0" w:color="auto"/>
        <w:left w:val="none" w:sz="0" w:space="0" w:color="auto"/>
        <w:bottom w:val="none" w:sz="0" w:space="0" w:color="auto"/>
        <w:right w:val="none" w:sz="0" w:space="0" w:color="auto"/>
      </w:divBdr>
    </w:div>
    <w:div w:id="253631701">
      <w:bodyDiv w:val="1"/>
      <w:marLeft w:val="0"/>
      <w:marRight w:val="0"/>
      <w:marTop w:val="0"/>
      <w:marBottom w:val="0"/>
      <w:divBdr>
        <w:top w:val="none" w:sz="0" w:space="0" w:color="auto"/>
        <w:left w:val="none" w:sz="0" w:space="0" w:color="auto"/>
        <w:bottom w:val="none" w:sz="0" w:space="0" w:color="auto"/>
        <w:right w:val="none" w:sz="0" w:space="0" w:color="auto"/>
      </w:divBdr>
    </w:div>
    <w:div w:id="536162886">
      <w:bodyDiv w:val="1"/>
      <w:marLeft w:val="0"/>
      <w:marRight w:val="0"/>
      <w:marTop w:val="0"/>
      <w:marBottom w:val="0"/>
      <w:divBdr>
        <w:top w:val="none" w:sz="0" w:space="0" w:color="auto"/>
        <w:left w:val="none" w:sz="0" w:space="0" w:color="auto"/>
        <w:bottom w:val="none" w:sz="0" w:space="0" w:color="auto"/>
        <w:right w:val="none" w:sz="0" w:space="0" w:color="auto"/>
      </w:divBdr>
    </w:div>
    <w:div w:id="923027641">
      <w:bodyDiv w:val="1"/>
      <w:marLeft w:val="0"/>
      <w:marRight w:val="0"/>
      <w:marTop w:val="0"/>
      <w:marBottom w:val="0"/>
      <w:divBdr>
        <w:top w:val="none" w:sz="0" w:space="0" w:color="auto"/>
        <w:left w:val="none" w:sz="0" w:space="0" w:color="auto"/>
        <w:bottom w:val="none" w:sz="0" w:space="0" w:color="auto"/>
        <w:right w:val="none" w:sz="0" w:space="0" w:color="auto"/>
      </w:divBdr>
    </w:div>
    <w:div w:id="974024702">
      <w:bodyDiv w:val="1"/>
      <w:marLeft w:val="0"/>
      <w:marRight w:val="0"/>
      <w:marTop w:val="0"/>
      <w:marBottom w:val="0"/>
      <w:divBdr>
        <w:top w:val="none" w:sz="0" w:space="0" w:color="auto"/>
        <w:left w:val="none" w:sz="0" w:space="0" w:color="auto"/>
        <w:bottom w:val="none" w:sz="0" w:space="0" w:color="auto"/>
        <w:right w:val="none" w:sz="0" w:space="0" w:color="auto"/>
      </w:divBdr>
      <w:divsChild>
        <w:div w:id="1079978733">
          <w:marLeft w:val="0"/>
          <w:marRight w:val="0"/>
          <w:marTop w:val="0"/>
          <w:marBottom w:val="0"/>
          <w:divBdr>
            <w:top w:val="none" w:sz="0" w:space="0" w:color="auto"/>
            <w:left w:val="none" w:sz="0" w:space="0" w:color="auto"/>
            <w:bottom w:val="none" w:sz="0" w:space="0" w:color="auto"/>
            <w:right w:val="none" w:sz="0" w:space="0" w:color="auto"/>
          </w:divBdr>
        </w:div>
        <w:div w:id="1311444718">
          <w:marLeft w:val="0"/>
          <w:marRight w:val="0"/>
          <w:marTop w:val="0"/>
          <w:marBottom w:val="0"/>
          <w:divBdr>
            <w:top w:val="none" w:sz="0" w:space="0" w:color="auto"/>
            <w:left w:val="none" w:sz="0" w:space="0" w:color="auto"/>
            <w:bottom w:val="none" w:sz="0" w:space="0" w:color="auto"/>
            <w:right w:val="none" w:sz="0" w:space="0" w:color="auto"/>
          </w:divBdr>
        </w:div>
        <w:div w:id="1738823051">
          <w:marLeft w:val="0"/>
          <w:marRight w:val="0"/>
          <w:marTop w:val="0"/>
          <w:marBottom w:val="0"/>
          <w:divBdr>
            <w:top w:val="none" w:sz="0" w:space="0" w:color="auto"/>
            <w:left w:val="none" w:sz="0" w:space="0" w:color="auto"/>
            <w:bottom w:val="none" w:sz="0" w:space="0" w:color="auto"/>
            <w:right w:val="none" w:sz="0" w:space="0" w:color="auto"/>
          </w:divBdr>
        </w:div>
      </w:divsChild>
    </w:div>
    <w:div w:id="989552329">
      <w:bodyDiv w:val="1"/>
      <w:marLeft w:val="0"/>
      <w:marRight w:val="0"/>
      <w:marTop w:val="0"/>
      <w:marBottom w:val="0"/>
      <w:divBdr>
        <w:top w:val="none" w:sz="0" w:space="0" w:color="auto"/>
        <w:left w:val="none" w:sz="0" w:space="0" w:color="auto"/>
        <w:bottom w:val="none" w:sz="0" w:space="0" w:color="auto"/>
        <w:right w:val="none" w:sz="0" w:space="0" w:color="auto"/>
      </w:divBdr>
    </w:div>
    <w:div w:id="1029531650">
      <w:bodyDiv w:val="1"/>
      <w:marLeft w:val="0"/>
      <w:marRight w:val="0"/>
      <w:marTop w:val="0"/>
      <w:marBottom w:val="0"/>
      <w:divBdr>
        <w:top w:val="none" w:sz="0" w:space="0" w:color="auto"/>
        <w:left w:val="none" w:sz="0" w:space="0" w:color="auto"/>
        <w:bottom w:val="none" w:sz="0" w:space="0" w:color="auto"/>
        <w:right w:val="none" w:sz="0" w:space="0" w:color="auto"/>
      </w:divBdr>
    </w:div>
    <w:div w:id="1522430284">
      <w:bodyDiv w:val="1"/>
      <w:marLeft w:val="0"/>
      <w:marRight w:val="0"/>
      <w:marTop w:val="0"/>
      <w:marBottom w:val="0"/>
      <w:divBdr>
        <w:top w:val="none" w:sz="0" w:space="0" w:color="auto"/>
        <w:left w:val="none" w:sz="0" w:space="0" w:color="auto"/>
        <w:bottom w:val="none" w:sz="0" w:space="0" w:color="auto"/>
        <w:right w:val="none" w:sz="0" w:space="0" w:color="auto"/>
      </w:divBdr>
    </w:div>
    <w:div w:id="1647785663">
      <w:bodyDiv w:val="1"/>
      <w:marLeft w:val="0"/>
      <w:marRight w:val="0"/>
      <w:marTop w:val="0"/>
      <w:marBottom w:val="0"/>
      <w:divBdr>
        <w:top w:val="none" w:sz="0" w:space="0" w:color="auto"/>
        <w:left w:val="none" w:sz="0" w:space="0" w:color="auto"/>
        <w:bottom w:val="none" w:sz="0" w:space="0" w:color="auto"/>
        <w:right w:val="none" w:sz="0" w:space="0" w:color="auto"/>
      </w:divBdr>
    </w:div>
    <w:div w:id="1719473739">
      <w:bodyDiv w:val="1"/>
      <w:marLeft w:val="0"/>
      <w:marRight w:val="0"/>
      <w:marTop w:val="0"/>
      <w:marBottom w:val="0"/>
      <w:divBdr>
        <w:top w:val="none" w:sz="0" w:space="0" w:color="auto"/>
        <w:left w:val="none" w:sz="0" w:space="0" w:color="auto"/>
        <w:bottom w:val="none" w:sz="0" w:space="0" w:color="auto"/>
        <w:right w:val="none" w:sz="0" w:space="0" w:color="auto"/>
      </w:divBdr>
    </w:div>
    <w:div w:id="1750544544">
      <w:bodyDiv w:val="1"/>
      <w:marLeft w:val="0"/>
      <w:marRight w:val="0"/>
      <w:marTop w:val="0"/>
      <w:marBottom w:val="0"/>
      <w:divBdr>
        <w:top w:val="none" w:sz="0" w:space="0" w:color="auto"/>
        <w:left w:val="none" w:sz="0" w:space="0" w:color="auto"/>
        <w:bottom w:val="none" w:sz="0" w:space="0" w:color="auto"/>
        <w:right w:val="none" w:sz="0" w:space="0" w:color="auto"/>
      </w:divBdr>
    </w:div>
    <w:div w:id="1781487337">
      <w:bodyDiv w:val="1"/>
      <w:marLeft w:val="0"/>
      <w:marRight w:val="0"/>
      <w:marTop w:val="0"/>
      <w:marBottom w:val="0"/>
      <w:divBdr>
        <w:top w:val="none" w:sz="0" w:space="0" w:color="auto"/>
        <w:left w:val="none" w:sz="0" w:space="0" w:color="auto"/>
        <w:bottom w:val="none" w:sz="0" w:space="0" w:color="auto"/>
        <w:right w:val="none" w:sz="0" w:space="0" w:color="auto"/>
      </w:divBdr>
    </w:div>
    <w:div w:id="1789349571">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jpe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jpeg"/><Relationship Id="rId48" Type="http://schemas.openxmlformats.org/officeDocument/2006/relationships/image" Target="media/image36.png"/><Relationship Id="rId8" Type="http://schemas.openxmlformats.org/officeDocument/2006/relationships/webSettings" Target="webSettings.xml"/><Relationship Id="rId51" Type="http://schemas.openxmlformats.org/officeDocument/2006/relationships/image" Target="media/image39.png"/><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1121F5F6E8DD842A1D6CB75CC013C26" ma:contentTypeVersion="4" ma:contentTypeDescription="Create a new document." ma:contentTypeScope="" ma:versionID="31129cc0a3425f6ab0c9fbc082a23aac">
  <xsd:schema xmlns:xsd="http://www.w3.org/2001/XMLSchema" xmlns:xs="http://www.w3.org/2001/XMLSchema" xmlns:p="http://schemas.microsoft.com/office/2006/metadata/properties" xmlns:ns3="79539f4c-843d-4a5e-b000-0cb3c6dff56f" targetNamespace="http://schemas.microsoft.com/office/2006/metadata/properties" ma:root="true" ma:fieldsID="fdd4ff993d10499fa31878a777e435aa" ns3:_="">
    <xsd:import namespace="79539f4c-843d-4a5e-b000-0cb3c6dff56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539f4c-843d-4a5e-b000-0cb3c6dff5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626A63B-980B-46AF-8B3A-326004ECD9EF}">
  <ds:schemaRefs>
    <ds:schemaRef ds:uri="http://schemas.microsoft.com/sharepoint/v3/contenttype/forms"/>
  </ds:schemaRefs>
</ds:datastoreItem>
</file>

<file path=customXml/itemProps2.xml><?xml version="1.0" encoding="utf-8"?>
<ds:datastoreItem xmlns:ds="http://schemas.openxmlformats.org/officeDocument/2006/customXml" ds:itemID="{195CE321-EFE2-4320-8F5D-322E6822A776}">
  <ds:schemaRefs>
    <ds:schemaRef ds:uri="http://schemas.openxmlformats.org/officeDocument/2006/bibliography"/>
  </ds:schemaRefs>
</ds:datastoreItem>
</file>

<file path=customXml/itemProps3.xml><?xml version="1.0" encoding="utf-8"?>
<ds:datastoreItem xmlns:ds="http://schemas.openxmlformats.org/officeDocument/2006/customXml" ds:itemID="{CE5D5C94-841B-4DA2-A996-F4C701686B4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3988285-C704-4423-83A3-7219EC3E40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539f4c-843d-4a5e-b000-0cb3c6dff5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7</Pages>
  <Words>8777</Words>
  <Characters>50034</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tzgerald Migire</dc:creator>
  <cp:keywords/>
  <dc:description/>
  <cp:lastModifiedBy>Fitzgerald Migire</cp:lastModifiedBy>
  <cp:revision>4</cp:revision>
  <dcterms:created xsi:type="dcterms:W3CDTF">2023-01-10T09:55:00Z</dcterms:created>
  <dcterms:modified xsi:type="dcterms:W3CDTF">2023-01-11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n0xT6Au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71121F5F6E8DD842A1D6CB75CC013C26</vt:lpwstr>
  </property>
</Properties>
</file>